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11992727" w:rsidR="009853E8" w:rsidRDefault="009853E8" w:rsidP="00E5656A">
      <w:pPr>
        <w:pStyle w:val="NoSpacing"/>
      </w:pPr>
      <w:r w:rsidRPr="00A81377">
        <w:t>Stefanie L. Lane</w:t>
      </w:r>
      <w:r w:rsidR="00C43526">
        <w:rPr>
          <w:vertAlign w:val="superscript"/>
        </w:rPr>
        <w:t>1</w:t>
      </w:r>
      <w:r w:rsidR="007C7215">
        <w:t xml:space="preserve">, </w:t>
      </w:r>
      <w:r w:rsidR="00DB1221">
        <w:t>Nancy</w:t>
      </w:r>
      <w:r w:rsidR="00457587">
        <w:t xml:space="preserve"> A.</w:t>
      </w:r>
      <w:r w:rsidR="00DB1221">
        <w:t xml:space="preserve">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50B4DFF4" w:rsidR="00B16F21" w:rsidRDefault="00B16F21" w:rsidP="00FA4F3F">
      <w:pPr>
        <w:pStyle w:val="NoSpacing"/>
        <w:ind w:firstLine="720"/>
      </w:pPr>
      <w:r>
        <w:t xml:space="preserve">Nancy </w:t>
      </w:r>
      <w:r w:rsidR="00457587">
        <w:t xml:space="preserve">A.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59B57F0E"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plant assemblages were characterized by the same dominant indicator species</w:t>
      </w:r>
      <w:r w:rsidR="00DB480D">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w:t>
      </w:r>
      <w:r w:rsidR="008D4F6C">
        <w:t xml:space="preserve">invasive </w:t>
      </w:r>
      <w:r>
        <w:t>species</w:t>
      </w:r>
      <w:r w:rsidR="008D4F6C">
        <w:t xml:space="preserve"> such as </w:t>
      </w:r>
      <w:r w:rsidR="001B6814">
        <w:t>yellow flag iris (</w:t>
      </w:r>
      <w:r w:rsidR="001B6814">
        <w:rPr>
          <w:i/>
        </w:rPr>
        <w:t>Iris pseudacorus</w:t>
      </w:r>
      <w:r w:rsidR="001B6814">
        <w:t>) and reed canary grass (</w:t>
      </w:r>
      <w:r w:rsidR="001B6814">
        <w:rPr>
          <w:i/>
        </w:rPr>
        <w:t>Phalaris arundinacea</w:t>
      </w:r>
      <w:r w:rsidR="001B6814">
        <w:t>)</w:t>
      </w:r>
      <w:r>
        <w:t xml:space="preserve">.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53C3D633" w:rsidR="004D1A85" w:rsidRDefault="004D1A85" w:rsidP="008C6DF1">
      <w:pPr>
        <w:rPr>
          <w:rFonts w:asciiTheme="majorHAnsi" w:eastAsiaTheme="majorEastAsia" w:hAnsiTheme="majorHAnsi" w:cstheme="majorBidi"/>
          <w:color w:val="2F5496" w:themeColor="accent1" w:themeShade="BF"/>
          <w:sz w:val="32"/>
          <w:szCs w:val="32"/>
        </w:rPr>
      </w:pPr>
      <w:r>
        <w:t xml:space="preserve">We are grateful to Z. Davis for providing R programming advic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06F68FBD"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resist change or recover from disturbance</w:t>
      </w:r>
      <w:r w:rsidR="00A524E4">
        <w:t xml:space="preserve"> </w:t>
      </w:r>
      <w:r w:rsidR="000335B7" w:rsidRPr="000335B7">
        <w:rPr>
          <w:rFonts w:ascii="Calibri" w:hAnsi="Calibri" w:cs="Calibri"/>
        </w:rPr>
        <w:t>(Holling, 1973)</w:t>
      </w:r>
      <w:r w:rsidR="00AA2F11">
        <w:t>.</w:t>
      </w:r>
      <w:r w:rsidR="005F1C36">
        <w:t xml:space="preserve"> </w:t>
      </w:r>
    </w:p>
    <w:p w14:paraId="4A26B4C7" w14:textId="721DF179"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Fescue (</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lastRenderedPageBreak/>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0"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F3109C7"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r w:rsidR="008B0BB8">
        <w:t xml:space="preserve">associated with </w:t>
      </w:r>
      <w:r>
        <w:t xml:space="preserve">changes within each 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0"/>
    </w:p>
    <w:p w14:paraId="3AEE9D35" w14:textId="65D9C02B" w:rsidR="0022363E" w:rsidRDefault="0022363E" w:rsidP="006C5D18">
      <w:pPr>
        <w:pStyle w:val="Heading1"/>
      </w:pPr>
      <w:r>
        <w:t>Methods</w:t>
      </w:r>
    </w:p>
    <w:p w14:paraId="0B5BF99B" w14:textId="40B3BBF4"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01C5A799" w:rsidR="005E086E" w:rsidRDefault="008B255A" w:rsidP="000E32F2">
      <w:pPr>
        <w:pStyle w:val="NoSpacing"/>
        <w:ind w:firstLine="720"/>
      </w:pPr>
      <w:r>
        <w:t xml:space="preserve">Our main goal was to sample the vegetation in a representative way to allow comparison with the datasets collected in 1979 </w:t>
      </w:r>
      <w:r w:rsidRPr="00A41F77">
        <w:rPr>
          <w:rFonts w:ascii="Calibri" w:hAnsi="Calibri" w:cs="Calibri"/>
        </w:rPr>
        <w:t>(Bradfield &amp; Porter, 1982)</w:t>
      </w:r>
      <w:r>
        <w:t xml:space="preserve"> and 1999 </w:t>
      </w:r>
      <w:r w:rsidRPr="00A41F77">
        <w:rPr>
          <w:rFonts w:ascii="Calibri" w:hAnsi="Calibri" w:cs="Calibri"/>
        </w:rPr>
        <w:t>(Denoth &amp; Myers, 2007)</w:t>
      </w:r>
      <w:r>
        <w:t>. Because Bradfield &amp; Porter (1982) wanted to assess whether statistical analysis verified visual estimation of species associations, the sampling conducted in 1979 introduces a bias to statistically confirm patterns identified by subjective visual assessment.</w:t>
      </w:r>
      <w:r w:rsidR="00984524">
        <w:t xml:space="preserve"> Denoth and Myers (2007) </w:t>
      </w:r>
      <w:r w:rsidR="00C30D6E">
        <w:t xml:space="preserve">sought to relocate plots </w:t>
      </w:r>
      <w:r w:rsidR="00BD62FF">
        <w:t xml:space="preserve">sampled by Bradfield &amp; Porter (1982). </w:t>
      </w:r>
      <w:r>
        <w:t xml:space="preserve"> In 2019 we sought to sample vegetation in as close a manner as the original 1979 survey, which does not eliminate </w:t>
      </w:r>
      <w:r w:rsidR="00C30D6E">
        <w:t>bias from previous sampling designs</w:t>
      </w:r>
      <w:r>
        <w:t>.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2382135E"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8421CE">
        <w:t>C</w:t>
      </w:r>
      <w:r w:rsidR="00FB3E22">
        <w:t xml:space="preserve">) </w:t>
      </w:r>
      <w:r w:rsidR="002A34E3">
        <w:t xml:space="preserve">on a georeferenced basemap,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w:t>
      </w:r>
      <w:r w:rsidR="00582A2B">
        <w:t>non-native</w:t>
      </w:r>
      <w:r>
        <w:t xml:space="preserve"> Himalayan blackberry (</w:t>
      </w:r>
      <w:r>
        <w:rPr>
          <w:i/>
        </w:rPr>
        <w:t xml:space="preserve">Rubus </w:t>
      </w:r>
      <w:r w:rsidRPr="00904BB3">
        <w:rPr>
          <w:i/>
        </w:rPr>
        <w:t>armeniacus</w:t>
      </w:r>
      <w:r w:rsidR="00C87135">
        <w:t xml:space="preserve"> Focke</w:t>
      </w:r>
      <w:r>
        <w:t>)</w:t>
      </w:r>
      <w:r w:rsidR="0058125F">
        <w:t>; these plots from 1979</w:t>
      </w:r>
      <w:r w:rsidR="00883BFA">
        <w:t xml:space="preserve"> were not surveyed in 1999, and</w:t>
      </w:r>
      <w:r w:rsidR="0058125F">
        <w:t xml:space="preserve"> are not included in the present ana</w:t>
      </w:r>
      <w:r w:rsidR="0058125F" w:rsidRPr="00454B0C">
        <w:rPr>
          <w:color w:val="000000" w:themeColor="text1"/>
        </w:rPr>
        <w:t>lyses</w:t>
      </w:r>
      <w:r w:rsidRPr="00454B0C">
        <w:rPr>
          <w:color w:val="000000" w:themeColor="text1"/>
        </w:rPr>
        <w:t>. An additional 18</w:t>
      </w:r>
      <w:r w:rsidR="00602041" w:rsidRPr="00454B0C">
        <w:rPr>
          <w:color w:val="000000" w:themeColor="text1"/>
        </w:rPr>
        <w:t xml:space="preserve"> </w:t>
      </w:r>
      <w:r w:rsidRPr="00454B0C">
        <w:rPr>
          <w:color w:val="000000" w:themeColor="text1"/>
        </w:rPr>
        <w:t xml:space="preserve">plots </w:t>
      </w:r>
      <w:r w:rsidR="001B70A0" w:rsidRPr="00454B0C">
        <w:rPr>
          <w:color w:val="000000" w:themeColor="text1"/>
        </w:rPr>
        <w:t xml:space="preserve">surveyed in 1979 and 1999 </w:t>
      </w:r>
      <w:r w:rsidRPr="00454B0C">
        <w:rPr>
          <w:color w:val="000000" w:themeColor="text1"/>
        </w:rPr>
        <w:t xml:space="preserve">were </w:t>
      </w:r>
      <w:r w:rsidR="005105F8" w:rsidRPr="00454B0C">
        <w:rPr>
          <w:color w:val="000000" w:themeColor="text1"/>
        </w:rPr>
        <w:t xml:space="preserve">also </w:t>
      </w:r>
      <w:r w:rsidR="0058125F" w:rsidRPr="00454B0C">
        <w:rPr>
          <w:color w:val="000000" w:themeColor="text1"/>
        </w:rPr>
        <w:t>omitted</w:t>
      </w:r>
      <w:r w:rsidRPr="00454B0C">
        <w:rPr>
          <w:color w:val="000000" w:themeColor="text1"/>
        </w:rPr>
        <w:t xml:space="preserve"> in 2019 </w:t>
      </w:r>
      <w:r w:rsidR="005105F8" w:rsidRPr="00454B0C">
        <w:rPr>
          <w:color w:val="000000" w:themeColor="text1"/>
        </w:rPr>
        <w:t>because of</w:t>
      </w:r>
      <w:r w:rsidRPr="00454B0C">
        <w:rPr>
          <w:color w:val="000000" w:themeColor="text1"/>
        </w:rPr>
        <w:t xml:space="preserve"> overgrowth of riparian fringe</w:t>
      </w:r>
      <w:r w:rsidR="000D215B" w:rsidRPr="00454B0C">
        <w:rPr>
          <w:color w:val="000000" w:themeColor="text1"/>
        </w:rPr>
        <w:t>,</w:t>
      </w:r>
      <w:r w:rsidRPr="00454B0C">
        <w:rPr>
          <w:color w:val="000000" w:themeColor="text1"/>
        </w:rPr>
        <w:t xml:space="preserve"> widening of tidal channels, or </w:t>
      </w:r>
      <w:r w:rsidR="000D215B" w:rsidRPr="00454B0C">
        <w:rPr>
          <w:color w:val="000000" w:themeColor="text1"/>
        </w:rPr>
        <w:t>variation in transect placement</w:t>
      </w:r>
      <w:r w:rsidR="00EF15F2">
        <w:rPr>
          <w:color w:val="000000" w:themeColor="text1"/>
        </w:rPr>
        <w:t xml:space="preserve"> (Table S1).</w:t>
      </w:r>
      <w:r w:rsidR="00D4425C" w:rsidRPr="00454B0C">
        <w:rPr>
          <w:color w:val="000000" w:themeColor="text1"/>
        </w:rPr>
        <w:t xml:space="preserve"> Despite </w:t>
      </w:r>
      <w:r w:rsidR="00D4425C">
        <w:t xml:space="preserve">these decisions to exclude plots, </w:t>
      </w:r>
      <w:r w:rsidR="00D4425C" w:rsidRPr="00E03D57">
        <w:rPr>
          <w:rFonts w:ascii="Calibri" w:hAnsi="Calibri" w:cs="Calibri"/>
          <w:szCs w:val="24"/>
        </w:rPr>
        <w:t>Kopecký &amp; Macek</w:t>
      </w:r>
      <w:r w:rsidR="00D4425C">
        <w:t xml:space="preserve">  </w:t>
      </w:r>
      <w:r w:rsidR="00D4425C" w:rsidRPr="00E03D57">
        <w:rPr>
          <w:rFonts w:ascii="Calibri" w:hAnsi="Calibri" w:cs="Calibri"/>
          <w:szCs w:val="24"/>
        </w:rPr>
        <w:t>(2015)</w:t>
      </w:r>
      <w:r w:rsidR="00D4425C">
        <w:t xml:space="preserve"> have demonstrated that uncertainty of plot location does not produce unreliable evidence of plant community changes on decadal timescales. </w:t>
      </w:r>
    </w:p>
    <w:p w14:paraId="12088E45" w14:textId="25629C9F" w:rsidR="00D4425C" w:rsidRDefault="00C40AED" w:rsidP="000E32F2">
      <w:pPr>
        <w:pStyle w:val="NoSpacing"/>
        <w:ind w:firstLine="720"/>
      </w:pPr>
      <w:r>
        <w:lastRenderedPageBreak/>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w:t>
      </w:r>
      <w:r w:rsidR="009F574B" w:rsidRPr="00DB11DA">
        <w:t xml:space="preserve">(Fig. </w:t>
      </w:r>
      <w:r w:rsidR="00722277" w:rsidRPr="00DB11DA">
        <w:t>2</w:t>
      </w:r>
      <w:r w:rsidR="009F574B" w:rsidRPr="00DB11DA">
        <w:t>)</w:t>
      </w:r>
      <w:r w:rsidR="00660428" w:rsidRPr="00DB11DA">
        <w:t>.</w:t>
      </w:r>
      <w:r w:rsidR="005624D1" w:rsidRPr="00DB11DA">
        <w:t xml:space="preserve"> </w:t>
      </w:r>
      <w:r w:rsidR="00B7682B" w:rsidRPr="00DB11DA">
        <w:t>If</w:t>
      </w:r>
      <w:r w:rsidR="00B7682B">
        <w:t xml:space="preserve">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510C96">
        <w:t xml:space="preserve">Each plot was comprised of </w:t>
      </w:r>
      <w:r w:rsidR="00F02957">
        <w:t>a 1 m</w:t>
      </w:r>
      <w:r w:rsidR="00F02957" w:rsidRPr="00626BFD">
        <w:rPr>
          <w:vertAlign w:val="superscript"/>
        </w:rPr>
        <w:t>2</w:t>
      </w:r>
      <w:r w:rsidR="00F02957">
        <w:t xml:space="preserve"> </w:t>
      </w:r>
      <w:r w:rsidR="00510C96">
        <w:t xml:space="preserve">quadrat </w:t>
      </w:r>
      <w:r w:rsidR="00F02957">
        <w:t>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 xml:space="preserve">Fig. </w:t>
      </w:r>
      <w:r w:rsidR="00BA6C71">
        <w:t>2D</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r w:rsidR="00B82CBB">
        <w:t>of</w:t>
      </w:r>
      <w:r w:rsidR="00C51284">
        <w:t xml:space="preserve"> </w:t>
      </w:r>
      <w:r w:rsidR="00127FC1">
        <w:t>their</w:t>
      </w:r>
      <w:r w:rsidR="002B234B">
        <w:t xml:space="preserve"> foliage-producing</w:t>
      </w:r>
      <w:r w:rsidR="00127FC1">
        <w:t xml:space="preserve"> basal stems</w:t>
      </w:r>
      <w:r w:rsidR="006B0258">
        <w:t xml:space="preserve"> 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6138FD">
        <w:rPr>
          <w:i/>
        </w:rPr>
        <w:t>Carex lyngbyei</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5666B35"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rsidRPr="00F06652">
        <w:rPr>
          <w:rFonts w:ascii="Calibri" w:hAnsi="Calibri" w:cs="Calibri"/>
        </w:rPr>
        <w:t>(1973)</w:t>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5081B9FE" w:rsidR="004B1258" w:rsidRPr="000E32F2" w:rsidRDefault="009452F6" w:rsidP="007B0287">
      <w:pPr>
        <w:pStyle w:val="Caption"/>
        <w:ind w:firstLine="720"/>
        <w:rPr>
          <w:i w:val="0"/>
          <w:iCs w:val="0"/>
          <w:color w:val="auto"/>
          <w:sz w:val="22"/>
          <w:szCs w:val="22"/>
        </w:rPr>
        <w:sectPr w:rsidR="004B1258" w:rsidRPr="000E32F2" w:rsidSect="007D52A9">
          <w:headerReference w:type="default" r:id="rId15"/>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analysis</w:t>
      </w:r>
      <w:r w:rsidR="00BB79E4">
        <w:rPr>
          <w:i w:val="0"/>
          <w:iCs w:val="0"/>
          <w:color w:val="auto"/>
          <w:sz w:val="22"/>
          <w:szCs w:val="22"/>
        </w:rPr>
        <w:t xml:space="preserve"> </w:t>
      </w:r>
      <w:r w:rsidR="001C0365">
        <w:rPr>
          <w:i w:val="0"/>
          <w:iCs w:val="0"/>
          <w:color w:val="auto"/>
          <w:sz w:val="22"/>
          <w:szCs w:val="22"/>
        </w:rPr>
        <w:t xml:space="preserve"> using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C0365">
        <w:rPr>
          <w:i w:val="0"/>
          <w:iCs w:val="0"/>
          <w:color w:val="auto"/>
          <w:sz w:val="22"/>
          <w:szCs w:val="22"/>
        </w:rPr>
        <w:t xml:space="preserve">. </w:t>
      </w:r>
      <w:r w:rsidR="004A6FF1">
        <w:rPr>
          <w:i w:val="0"/>
          <w:iCs w:val="0"/>
          <w:color w:val="auto"/>
          <w:sz w:val="22"/>
          <w:szCs w:val="22"/>
        </w:rPr>
        <w:t xml:space="preserve">For each dataset, </w:t>
      </w:r>
      <w:r w:rsidR="00276B00" w:rsidRPr="00DC704D">
        <w:rPr>
          <w:i w:val="0"/>
          <w:iCs w:val="0"/>
          <w:color w:val="auto"/>
          <w:sz w:val="22"/>
          <w:szCs w:val="22"/>
        </w:rPr>
        <w:t>three</w:t>
      </w:r>
      <w:r w:rsidR="004A6FF1">
        <w:rPr>
          <w:i w:val="0"/>
          <w:iCs w:val="0"/>
          <w:color w:val="auto"/>
          <w:sz w:val="22"/>
          <w:szCs w:val="22"/>
        </w:rPr>
        <w:t xml:space="preserve"> main clusters were </w:t>
      </w:r>
      <w:r w:rsidR="00694E8A">
        <w:rPr>
          <w:i w:val="0"/>
          <w:iCs w:val="0"/>
          <w:color w:val="auto"/>
          <w:sz w:val="22"/>
          <w:szCs w:val="22"/>
        </w:rPr>
        <w:t>identified</w:t>
      </w:r>
      <w:r w:rsidR="00276B00" w:rsidRPr="00DC704D">
        <w:rPr>
          <w:i w:val="0"/>
          <w:iCs w:val="0"/>
          <w:color w:val="auto"/>
          <w:sz w:val="22"/>
          <w:szCs w:val="22"/>
        </w:rPr>
        <w:t xml:space="preserve"> </w:t>
      </w:r>
      <w:r w:rsidR="00046A60">
        <w:rPr>
          <w:i w:val="0"/>
          <w:iCs w:val="0"/>
          <w:color w:val="auto"/>
          <w:sz w:val="22"/>
          <w:szCs w:val="22"/>
        </w:rPr>
        <w:t>(</w:t>
      </w:r>
      <w:r w:rsidR="004A6FF1">
        <w:rPr>
          <w:i w:val="0"/>
          <w:iCs w:val="0"/>
          <w:color w:val="auto"/>
          <w:sz w:val="22"/>
          <w:szCs w:val="22"/>
        </w:rPr>
        <w:t xml:space="preserve">termed </w:t>
      </w:r>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DB441F8" w14:textId="1F47C75F" w:rsidR="00FB6917" w:rsidRDefault="009A2A63" w:rsidP="00D4262D">
      <w:pPr>
        <w:ind w:firstLine="720"/>
      </w:pPr>
      <w:bookmarkStart w:id="1" w:name="_Hlk106054065"/>
      <w:r>
        <w:lastRenderedPageBreak/>
        <w:t xml:space="preserve">Community diversity calculations </w:t>
      </w:r>
      <w:r w:rsidR="006138FD">
        <w:t>for each</w:t>
      </w:r>
      <w:r w:rsidR="004D02DE">
        <w:t xml:space="preserve"> year of</w:t>
      </w:r>
      <w:r w:rsidR="006138FD">
        <w:t xml:space="preserve"> observation</w:t>
      </w:r>
      <w:r w:rsidR="004D02DE">
        <w:t xml:space="preserve"> </w:t>
      </w:r>
      <w:r>
        <w:t xml:space="preserve">followed </w:t>
      </w:r>
      <w:r w:rsidR="00EC2480">
        <w:t xml:space="preserve">Whittaker </w:t>
      </w:r>
      <w:r w:rsidR="00BB7C99" w:rsidRPr="00BB7C99">
        <w:rPr>
          <w:rFonts w:ascii="Calibri" w:hAnsi="Calibri" w:cs="Calibri"/>
        </w:rPr>
        <w:t>(1975)</w:t>
      </w:r>
      <w:r w:rsidR="00B745A6">
        <w:t xml:space="preserve">, with </w:t>
      </w:r>
      <w:r w:rsidR="00B745A6">
        <w:rPr>
          <w:rFonts w:cstheme="minorHAnsi"/>
        </w:rPr>
        <w:t>α</w:t>
      </w:r>
      <w:r w:rsidR="00B745A6">
        <w:t>-diversity</w:t>
      </w:r>
      <w:r>
        <w:t xml:space="preserve"> calculated as the mean number of species per </w:t>
      </w:r>
      <w:r w:rsidR="00AF1CB6">
        <w:t xml:space="preserve">plot </w:t>
      </w:r>
      <w:r>
        <w:t>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r w:rsidR="00743C5F">
        <w:t>each</w:t>
      </w:r>
      <w:r w:rsidR="00D76E01">
        <w:t xml:space="preserve"> observation year to generate community-wide measure</w:t>
      </w:r>
      <w:r w:rsidR="006F2224">
        <w:t>s</w:t>
      </w:r>
      <w:r w:rsidR="00D76E01">
        <w:t xml:space="preserve"> of diversity. </w:t>
      </w:r>
      <w:bookmarkEnd w:id="1"/>
      <w:r w:rsidR="003A7FEF" w:rsidRPr="003A7FEF">
        <w:t xml:space="preserve">Community turnover for each assemblage was measured using the “codyn” R package </w:t>
      </w:r>
      <w:r w:rsidR="000335B7" w:rsidRPr="000335B7">
        <w:rPr>
          <w:rFonts w:ascii="Calibri" w:hAnsi="Calibri" w:cs="Calibri"/>
        </w:rPr>
        <w:t>(Hallett et al., 2016)</w:t>
      </w:r>
      <w:r w:rsidR="003A7FEF" w:rsidRPr="003A7FEF">
        <w:t>. Total species turnover (total magnitude of change), species gained (appearances), and species lost (disappearances) were calculated as a percent change for each assemblage between 1979</w:t>
      </w:r>
      <w:r w:rsidR="00EE4DC7" w:rsidRPr="00EE4DC7">
        <w:t>–</w:t>
      </w:r>
      <w:r w:rsidR="003A7FEF" w:rsidRPr="003A7FEF">
        <w:t>1999, and 1999</w:t>
      </w:r>
      <w:r w:rsidR="00EE4DC7" w:rsidRPr="00EE4DC7">
        <w:t>–</w:t>
      </w:r>
      <w:r w:rsidR="003A7FEF" w:rsidRPr="003A7FEF">
        <w:t xml:space="preserve">2019. Total turnover was calculated as a ratio of the absolute value of species gained and lost to the total number of species observed in both timepoints. </w:t>
      </w:r>
    </w:p>
    <w:p w14:paraId="21314135" w14:textId="53957EED" w:rsidR="00281198" w:rsidRPr="00281198" w:rsidRDefault="004B1258" w:rsidP="00E3447A">
      <w:pPr>
        <w:pStyle w:val="Caption"/>
        <w:ind w:firstLine="720"/>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supplemen</w:t>
      </w:r>
      <w:r w:rsidR="00EF15F2">
        <w:rPr>
          <w:i w:val="0"/>
          <w:iCs w:val="0"/>
          <w:color w:val="auto"/>
          <w:sz w:val="22"/>
          <w:szCs w:val="22"/>
        </w:rPr>
        <w:t>tal</w:t>
      </w:r>
      <w:r w:rsidR="005607E0">
        <w:rPr>
          <w:i w:val="0"/>
          <w:iCs w:val="0"/>
          <w:color w:val="auto"/>
          <w:sz w:val="22"/>
          <w:szCs w:val="22"/>
        </w:rPr>
        <w:t>s</w:t>
      </w:r>
      <w:r w:rsidR="0057782C">
        <w:rPr>
          <w:i w:val="0"/>
          <w:iCs w:val="0"/>
          <w:color w:val="auto"/>
          <w:sz w:val="22"/>
          <w:szCs w:val="22"/>
        </w:rPr>
        <w:t xml:space="preserve"> Fig. </w:t>
      </w:r>
      <w:r w:rsidR="005607E0">
        <w:rPr>
          <w:i w:val="0"/>
          <w:iCs w:val="0"/>
          <w:color w:val="auto"/>
          <w:sz w:val="22"/>
          <w:szCs w:val="22"/>
        </w:rPr>
        <w:t>S</w:t>
      </w:r>
      <w:r w:rsidR="0057782C">
        <w:rPr>
          <w:i w:val="0"/>
          <w:iCs w:val="0"/>
          <w:color w:val="auto"/>
          <w:sz w:val="22"/>
          <w:szCs w:val="22"/>
        </w:rPr>
        <w:t>1 and</w:t>
      </w:r>
      <w:r w:rsidR="00EF15F2">
        <w:rPr>
          <w:i w:val="0"/>
          <w:iCs w:val="0"/>
          <w:color w:val="auto"/>
          <w:sz w:val="22"/>
          <w:szCs w:val="22"/>
        </w:rPr>
        <w:t xml:space="preserve"> Table </w:t>
      </w:r>
      <w:r w:rsidR="0057782C">
        <w:rPr>
          <w:i w:val="0"/>
          <w:iCs w:val="0"/>
          <w:color w:val="auto"/>
          <w:sz w:val="22"/>
          <w:szCs w:val="22"/>
        </w:rPr>
        <w:t>S2, respectively</w:t>
      </w:r>
      <w:r w:rsidR="00BA6C71">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w:t>
      </w: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22B9217">
            <wp:extent cx="6367229" cy="30893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67229" cy="3089321"/>
                    </a:xfrm>
                    <a:prstGeom prst="rect">
                      <a:avLst/>
                    </a:prstGeom>
                    <a:noFill/>
                  </pic:spPr>
                </pic:pic>
              </a:graphicData>
            </a:graphic>
          </wp:inline>
        </w:drawing>
      </w:r>
    </w:p>
    <w:p w14:paraId="6EE61558" w14:textId="11466014" w:rsidR="00F5096A" w:rsidRDefault="00746ACC">
      <w:bookmarkStart w:id="2" w:name="_Ref103170248"/>
      <w:r w:rsidRPr="00746ACC">
        <w:rPr>
          <w:noProof/>
        </w:rPr>
        <w:t xml:space="preserve"> </w:t>
      </w:r>
      <w:bookmarkEnd w:id="2"/>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hyperlink r:id="rId17"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1EBD7C67" w14:textId="76B8964C" w:rsidR="00764D94" w:rsidRDefault="00515791">
      <w:pPr>
        <w:rPr>
          <w:rFonts w:asciiTheme="majorHAnsi" w:eastAsiaTheme="majorEastAsia" w:hAnsiTheme="majorHAnsi" w:cstheme="majorBidi"/>
          <w:color w:val="2F5496" w:themeColor="accent1" w:themeShade="BF"/>
          <w:sz w:val="32"/>
          <w:szCs w:val="32"/>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 bisecting different vegetation patches</w:t>
      </w:r>
      <w:r w:rsidR="00D90C57">
        <w:t xml:space="preserve">. </w:t>
      </w:r>
      <w:r w:rsidR="00764D94">
        <w:br w:type="page"/>
      </w:r>
    </w:p>
    <w:p w14:paraId="71F92B5C" w14:textId="0F99EFE9" w:rsidR="00B80B02" w:rsidRPr="00E90CBE" w:rsidRDefault="006C5D18" w:rsidP="009C72CE">
      <w:pPr>
        <w:pStyle w:val="Heading1"/>
      </w:pPr>
      <w:r>
        <w:t>Results</w:t>
      </w:r>
    </w:p>
    <w:p w14:paraId="1B4A6F04" w14:textId="7C4C1701"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 xml:space="preserve">Fig. </w:t>
      </w:r>
      <w:r w:rsidR="00CA286F">
        <w:t>3</w:t>
      </w:r>
      <w:r w:rsidR="004F158E">
        <w:t xml:space="preserve">).  </w:t>
      </w:r>
    </w:p>
    <w:p w14:paraId="29C511EF" w14:textId="38C3A905" w:rsidR="00EC4D9F" w:rsidRDefault="00E12966" w:rsidP="00E12966">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229AE2E8" w:rsidR="00D21260" w:rsidRPr="009D6D33" w:rsidRDefault="00E12966" w:rsidP="00FE39D5">
      <w:pPr>
        <w:ind w:firstLine="720"/>
      </w:pPr>
      <w:bookmarkStart w:id="3"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3C92C12"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p>
    <w:bookmarkEnd w:id="3"/>
    <w:p w14:paraId="0D31DF37" w14:textId="1A07AEA1"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cover abundance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01ED7F7" w14:textId="5B58B643" w:rsidR="00386AB6" w:rsidRDefault="00386AB6" w:rsidP="00386AB6">
      <w:pPr>
        <w:rPr>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14:paraId="06F76788" w14:textId="77777777" w:rsidTr="00405320">
        <w:trPr>
          <w:trHeight w:val="470"/>
          <w:jc w:val="center"/>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b/>
                <w:bCs/>
              </w:rPr>
            </w:pPr>
            <w:r w:rsidRPr="00A12125">
              <w:rPr>
                <w:b/>
                <w:bCs/>
              </w:rPr>
              <w:t>Diversity components</w:t>
            </w:r>
          </w:p>
        </w:tc>
      </w:tr>
      <w:tr w:rsidR="00A12125" w:rsidRPr="00A12125" w14:paraId="335809D8" w14:textId="77777777" w:rsidTr="00405320">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598F5A97" w14:textId="33C30C96" w:rsidR="00A12125" w:rsidRPr="00A12125" w:rsidRDefault="00A12125" w:rsidP="00A12125">
            <w:pPr>
              <w:rPr>
                <w:b/>
                <w:bCs/>
              </w:rPr>
            </w:pPr>
            <w:r w:rsidRPr="00A12125">
              <w:rPr>
                <w:b/>
                <w:bCs/>
              </w:rPr>
              <w:t xml:space="preserve">No. </w:t>
            </w:r>
            <w:r w:rsidR="00AF1CB6">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b/>
                <w:bCs/>
              </w:rPr>
            </w:pPr>
            <w:r w:rsidRPr="00A12125">
              <w:rPr>
                <w:b/>
                <w:bCs/>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b/>
                <w:bCs/>
              </w:rPr>
            </w:pPr>
            <w:r w:rsidRPr="00A12125">
              <w:rPr>
                <w:b/>
                <w:bCs/>
              </w:rPr>
              <w:t>β diversity</w:t>
            </w:r>
          </w:p>
        </w:tc>
      </w:tr>
      <w:tr w:rsidR="00A12125" w:rsidRPr="00A12125" w14:paraId="01FC2BA1" w14:textId="77777777" w:rsidTr="00405320">
        <w:trPr>
          <w:trHeight w:val="290"/>
          <w:jc w:val="center"/>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tc>
      </w:tr>
      <w:tr w:rsidR="00A12125" w:rsidRPr="00A12125" w14:paraId="7011973F"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r w:rsidRPr="00A12125">
              <w:t>3.9</w:t>
            </w:r>
          </w:p>
        </w:tc>
      </w:tr>
      <w:tr w:rsidR="00A12125" w:rsidRPr="00A12125" w14:paraId="46B83FE7"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r w:rsidRPr="00A12125">
              <w:t>31</w:t>
            </w:r>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r w:rsidRPr="00A12125">
              <w:t>35</w:t>
            </w:r>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r w:rsidRPr="00A12125">
              <w:t>8.3</w:t>
            </w:r>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r w:rsidRPr="00A12125">
              <w:t>2.0</w:t>
            </w:r>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r w:rsidRPr="00A12125">
              <w:t>4.2</w:t>
            </w:r>
          </w:p>
        </w:tc>
      </w:tr>
      <w:tr w:rsidR="00A12125" w:rsidRPr="00A12125" w14:paraId="68E175F0"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r w:rsidRPr="00A12125">
              <w:t>7.9</w:t>
            </w:r>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r w:rsidRPr="00A12125">
              <w:t>2.7</w:t>
            </w:r>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r w:rsidRPr="00A12125">
              <w:t>4.3</w:t>
            </w:r>
          </w:p>
        </w:tc>
      </w:tr>
      <w:tr w:rsidR="00A12125" w:rsidRPr="00A12125" w14:paraId="26EDAC11"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tc>
      </w:tr>
      <w:tr w:rsidR="00A12125" w:rsidRPr="00A12125" w14:paraId="2668D63B"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tc>
      </w:tr>
      <w:tr w:rsidR="00A12125" w:rsidRPr="00A12125" w14:paraId="227F43B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r w:rsidRPr="00A12125">
              <w:t>4.2</w:t>
            </w:r>
          </w:p>
        </w:tc>
      </w:tr>
      <w:tr w:rsidR="00A12125" w:rsidRPr="00A12125" w14:paraId="4325C8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r w:rsidRPr="00A12125">
              <w:t>33</w:t>
            </w:r>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r w:rsidRPr="00A12125">
              <w:t>41</w:t>
            </w:r>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r w:rsidRPr="00A12125">
              <w:t>9.7</w:t>
            </w:r>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r w:rsidRPr="00A12125">
              <w:t>4.0</w:t>
            </w:r>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r w:rsidRPr="00A12125">
              <w:t>4.2</w:t>
            </w:r>
          </w:p>
        </w:tc>
      </w:tr>
      <w:tr w:rsidR="00A12125" w:rsidRPr="00A12125" w14:paraId="71645552"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r w:rsidRPr="00A12125">
              <w:t>27</w:t>
            </w:r>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r w:rsidRPr="00A12125">
              <w:t>5.8</w:t>
            </w:r>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r w:rsidRPr="00A12125">
              <w:t>2.8</w:t>
            </w:r>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r w:rsidRPr="00A12125">
              <w:t>4.6</w:t>
            </w:r>
          </w:p>
        </w:tc>
      </w:tr>
      <w:tr w:rsidR="00A12125" w:rsidRPr="00A12125" w14:paraId="5926CD00"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tc>
      </w:tr>
      <w:tr w:rsidR="00A12125" w:rsidRPr="00A12125" w14:paraId="688CD02C"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tc>
      </w:tr>
      <w:tr w:rsidR="00A12125" w:rsidRPr="00A12125" w14:paraId="0C76958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r w:rsidRPr="00A12125">
              <w:t>30</w:t>
            </w:r>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r w:rsidRPr="00A12125">
              <w:t>2.8</w:t>
            </w:r>
          </w:p>
        </w:tc>
      </w:tr>
      <w:tr w:rsidR="00A12125" w:rsidRPr="00A12125" w14:paraId="5CAF2B34"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r w:rsidRPr="00A12125">
              <w:t>18</w:t>
            </w:r>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r w:rsidRPr="00A12125">
              <w:t>11.5</w:t>
            </w:r>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r w:rsidRPr="00A12125">
              <w:t>2.9</w:t>
            </w:r>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r w:rsidRPr="00A12125">
              <w:t>3.1</w:t>
            </w:r>
          </w:p>
        </w:tc>
      </w:tr>
      <w:tr w:rsidR="00A12125" w:rsidRPr="00A12125" w14:paraId="0679E787"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r w:rsidRPr="00A12125">
              <w:t>10.5</w:t>
            </w:r>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r w:rsidRPr="00A12125">
              <w:t>1.9</w:t>
            </w:r>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r w:rsidRPr="00A12125">
              <w:t>3.3</w:t>
            </w:r>
          </w:p>
        </w:tc>
      </w:tr>
      <w:tr w:rsidR="00A12125" w:rsidRPr="00A12125" w14:paraId="3312DAC9"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tc>
      </w:tr>
      <w:tr w:rsidR="00A12125" w:rsidRPr="00A12125" w14:paraId="25E37438"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tc>
      </w:tr>
      <w:tr w:rsidR="00A12125" w:rsidRPr="00A12125" w14:paraId="7D9E0268"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r w:rsidRPr="00A12125">
              <w:t>48</w:t>
            </w:r>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r w:rsidRPr="00A12125">
              <w:t>4.8</w:t>
            </w:r>
          </w:p>
        </w:tc>
      </w:tr>
      <w:tr w:rsidR="00A12125" w:rsidRPr="00A12125" w14:paraId="5332DB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r w:rsidRPr="00A12125">
              <w:t>82</w:t>
            </w:r>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r w:rsidRPr="00A12125">
              <w:t>9.6</w:t>
            </w:r>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r w:rsidRPr="00A12125">
              <w:t>3.3</w:t>
            </w:r>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r w:rsidRPr="00A12125">
              <w:t>4.7</w:t>
            </w:r>
          </w:p>
        </w:tc>
      </w:tr>
      <w:tr w:rsidR="00A12125" w:rsidRPr="00A12125" w14:paraId="5A71298E"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r w:rsidRPr="00A12125">
              <w:t>44</w:t>
            </w:r>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r w:rsidRPr="00A12125">
              <w:t>4.7</w:t>
            </w:r>
          </w:p>
        </w:tc>
      </w:tr>
    </w:tbl>
    <w:p w14:paraId="148443DA" w14:textId="6EE6040A" w:rsidR="001A5B3B" w:rsidRDefault="001A5B3B">
      <w:pPr>
        <w:rPr>
          <w:iCs/>
          <w:color w:val="44546A" w:themeColor="text2"/>
          <w:sz w:val="18"/>
          <w:szCs w:val="18"/>
        </w:rPr>
      </w:pPr>
    </w:p>
    <w:p w14:paraId="2D777C4D" w14:textId="2AB5501C" w:rsidR="001B3EDB" w:rsidRDefault="002B358C" w:rsidP="000E32F2">
      <w:r>
        <w:rPr>
          <w:b/>
        </w:rPr>
        <w:t>Table 2</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r w:rsidR="00530C3C">
        <w:fldChar w:fldCharType="begin"/>
      </w:r>
      <w:r w:rsidR="00530C3C">
        <w:instrText xml:space="preserve"> LINK </w:instrText>
      </w:r>
      <w:r w:rsidR="001B3EDB">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1B3EDB">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1B3EDB" w:rsidRPr="001B3EDB" w14:paraId="64C3B20C" w14:textId="77777777" w:rsidTr="001B3EDB">
        <w:trPr>
          <w:divId w:val="1661075702"/>
          <w:trHeight w:val="260"/>
        </w:trPr>
        <w:tc>
          <w:tcPr>
            <w:tcW w:w="1091" w:type="dxa"/>
            <w:tcBorders>
              <w:top w:val="nil"/>
              <w:left w:val="nil"/>
              <w:bottom w:val="single" w:sz="4" w:space="0" w:color="auto"/>
              <w:right w:val="nil"/>
            </w:tcBorders>
            <w:shd w:val="clear" w:color="auto" w:fill="auto"/>
            <w:noWrap/>
            <w:vAlign w:val="bottom"/>
            <w:hideMark/>
          </w:tcPr>
          <w:p w14:paraId="59EECCA8" w14:textId="509CE12E"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392E4065" w14:textId="77777777" w:rsidR="001B3EDB" w:rsidRPr="001B3EDB" w:rsidRDefault="001B3EDB" w:rsidP="001B3EDB">
            <w:pPr>
              <w:spacing w:after="0" w:line="240" w:lineRule="auto"/>
              <w:jc w:val="center"/>
              <w:rPr>
                <w:rFonts w:ascii="Calibri" w:eastAsia="Times New Roman" w:hAnsi="Calibri" w:cs="Calibri"/>
                <w:b/>
                <w:bCs/>
                <w:color w:val="000000"/>
                <w:sz w:val="20"/>
                <w:szCs w:val="20"/>
              </w:rPr>
            </w:pPr>
            <w:r w:rsidRPr="001B3EDB">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3E692F32" w14:textId="77777777" w:rsidR="001B3EDB" w:rsidRPr="001B3EDB" w:rsidRDefault="001B3EDB" w:rsidP="001B3EDB">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64445619" w14:textId="77777777" w:rsidR="001B3EDB" w:rsidRPr="001B3EDB" w:rsidRDefault="001B3EDB" w:rsidP="001B3EDB">
            <w:pPr>
              <w:spacing w:after="0" w:line="240" w:lineRule="auto"/>
              <w:jc w:val="center"/>
              <w:rPr>
                <w:rFonts w:ascii="Calibri" w:eastAsia="Times New Roman" w:hAnsi="Calibri" w:cs="Calibri"/>
                <w:b/>
                <w:bCs/>
                <w:color w:val="000000"/>
                <w:sz w:val="20"/>
                <w:szCs w:val="20"/>
              </w:rPr>
            </w:pPr>
            <w:r w:rsidRPr="001B3EDB">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2CA7DB1E" w14:textId="77777777" w:rsidR="001B3EDB" w:rsidRPr="001B3EDB" w:rsidRDefault="001B3EDB" w:rsidP="001B3EDB">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3E8DE62A" w14:textId="77777777" w:rsidR="001B3EDB" w:rsidRPr="001B3EDB" w:rsidRDefault="001B3EDB" w:rsidP="001B3EDB">
            <w:pPr>
              <w:spacing w:after="0" w:line="240" w:lineRule="auto"/>
              <w:jc w:val="center"/>
              <w:rPr>
                <w:rFonts w:ascii="Calibri" w:eastAsia="Times New Roman" w:hAnsi="Calibri" w:cs="Calibri"/>
                <w:b/>
                <w:bCs/>
                <w:color w:val="000000"/>
                <w:sz w:val="20"/>
                <w:szCs w:val="20"/>
              </w:rPr>
            </w:pPr>
            <w:r w:rsidRPr="001B3EDB">
              <w:rPr>
                <w:rFonts w:ascii="Calibri" w:eastAsia="Times New Roman" w:hAnsi="Calibri" w:cs="Calibri"/>
                <w:b/>
                <w:bCs/>
                <w:color w:val="000000"/>
                <w:sz w:val="20"/>
                <w:szCs w:val="20"/>
              </w:rPr>
              <w:t>2019</w:t>
            </w:r>
          </w:p>
        </w:tc>
      </w:tr>
      <w:tr w:rsidR="001B3EDB" w:rsidRPr="001B3EDB" w14:paraId="0843ACF4" w14:textId="77777777" w:rsidTr="001B3EDB">
        <w:trPr>
          <w:divId w:val="1661075702"/>
          <w:trHeight w:val="780"/>
        </w:trPr>
        <w:tc>
          <w:tcPr>
            <w:tcW w:w="1091" w:type="dxa"/>
            <w:tcBorders>
              <w:top w:val="nil"/>
              <w:left w:val="nil"/>
              <w:bottom w:val="single" w:sz="4" w:space="0" w:color="auto"/>
              <w:right w:val="nil"/>
            </w:tcBorders>
            <w:shd w:val="clear" w:color="auto" w:fill="auto"/>
            <w:vAlign w:val="center"/>
            <w:hideMark/>
          </w:tcPr>
          <w:p w14:paraId="42925991"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0382D60A"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4D59E04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0BFCCDF2"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7C75767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414E5386"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74E7209B"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61DACDD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2217DB4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p-value</w:t>
            </w:r>
          </w:p>
        </w:tc>
      </w:tr>
      <w:tr w:rsidR="001B3EDB" w:rsidRPr="001B3EDB" w14:paraId="09DDAC55" w14:textId="77777777" w:rsidTr="001B3EDB">
        <w:trPr>
          <w:divId w:val="1661075702"/>
          <w:trHeight w:val="270"/>
        </w:trPr>
        <w:tc>
          <w:tcPr>
            <w:tcW w:w="1091" w:type="dxa"/>
            <w:tcBorders>
              <w:top w:val="nil"/>
              <w:left w:val="nil"/>
              <w:bottom w:val="nil"/>
              <w:right w:val="nil"/>
            </w:tcBorders>
            <w:shd w:val="clear" w:color="auto" w:fill="auto"/>
            <w:vAlign w:val="bottom"/>
            <w:hideMark/>
          </w:tcPr>
          <w:p w14:paraId="274EB9AD"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235DBB2"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739F7D5"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5E57AC0"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0FA2DF76"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76635ED2"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D399DE4"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066B1A8F"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5E6948C" w14:textId="77777777" w:rsidR="001B3EDB" w:rsidRPr="001B3EDB" w:rsidRDefault="001B3EDB" w:rsidP="001B3EDB">
            <w:pPr>
              <w:spacing w:after="0" w:line="240" w:lineRule="auto"/>
              <w:rPr>
                <w:rFonts w:ascii="Times New Roman" w:eastAsia="Times New Roman" w:hAnsi="Times New Roman" w:cs="Times New Roman"/>
                <w:sz w:val="20"/>
                <w:szCs w:val="20"/>
              </w:rPr>
            </w:pPr>
          </w:p>
        </w:tc>
      </w:tr>
      <w:tr w:rsidR="001B3EDB" w:rsidRPr="001B3EDB" w14:paraId="74776D2B" w14:textId="77777777" w:rsidTr="001B3EDB">
        <w:trPr>
          <w:divId w:val="1661075702"/>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828FAD2"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772AF7C4"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4670243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572A68A9"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0FDFFF4"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7B50DDF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68608B59"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5ACEB2C4"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ACF673"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70F0CA1C"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24A41132"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5346755"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066CFC41"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E15EAF5"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9E38C53"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398B256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2A2653FB"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B70982E"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498AE7F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56E66ED4" w14:textId="77777777" w:rsidTr="001B3EDB">
        <w:trPr>
          <w:divId w:val="1661075702"/>
          <w:trHeight w:val="270"/>
        </w:trPr>
        <w:tc>
          <w:tcPr>
            <w:tcW w:w="1091" w:type="dxa"/>
            <w:vMerge/>
            <w:tcBorders>
              <w:top w:val="single" w:sz="8" w:space="0" w:color="auto"/>
              <w:left w:val="single" w:sz="8" w:space="0" w:color="auto"/>
              <w:bottom w:val="single" w:sz="8" w:space="0" w:color="000000"/>
              <w:right w:val="nil"/>
            </w:tcBorders>
            <w:vAlign w:val="center"/>
            <w:hideMark/>
          </w:tcPr>
          <w:p w14:paraId="608691E6"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5981CF7"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79C0599"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178F9E91"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BC2EE4C"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003CE0B6"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A854669"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5EB0F00"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45AB4798"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460BB737" w14:textId="77777777" w:rsidTr="001B3EDB">
        <w:trPr>
          <w:divId w:val="1661075702"/>
          <w:trHeight w:val="270"/>
        </w:trPr>
        <w:tc>
          <w:tcPr>
            <w:tcW w:w="1091" w:type="dxa"/>
            <w:tcBorders>
              <w:top w:val="nil"/>
              <w:left w:val="nil"/>
              <w:bottom w:val="nil"/>
              <w:right w:val="nil"/>
            </w:tcBorders>
            <w:shd w:val="clear" w:color="auto" w:fill="auto"/>
            <w:vAlign w:val="bottom"/>
            <w:hideMark/>
          </w:tcPr>
          <w:p w14:paraId="6136A856"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8E4C59C"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B7DA765"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E8BB099"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002AE6E"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1EA8B6D"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DF3A9CA"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7C59860"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22738D98" w14:textId="77777777" w:rsidR="001B3EDB" w:rsidRPr="001B3EDB" w:rsidRDefault="001B3EDB" w:rsidP="001B3EDB">
            <w:pPr>
              <w:spacing w:after="0" w:line="240" w:lineRule="auto"/>
              <w:rPr>
                <w:rFonts w:ascii="Times New Roman" w:eastAsia="Times New Roman" w:hAnsi="Times New Roman" w:cs="Times New Roman"/>
                <w:sz w:val="20"/>
                <w:szCs w:val="20"/>
              </w:rPr>
            </w:pPr>
          </w:p>
        </w:tc>
      </w:tr>
      <w:tr w:rsidR="001B3EDB" w:rsidRPr="001B3EDB" w14:paraId="551F4C22" w14:textId="77777777" w:rsidTr="001B3EDB">
        <w:trPr>
          <w:divId w:val="1661075702"/>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A809F42"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436A7E7E"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Festuca arundinaceae</w:t>
            </w:r>
          </w:p>
        </w:tc>
        <w:tc>
          <w:tcPr>
            <w:tcW w:w="810" w:type="dxa"/>
            <w:tcBorders>
              <w:top w:val="single" w:sz="8" w:space="0" w:color="auto"/>
              <w:left w:val="nil"/>
              <w:bottom w:val="single" w:sz="4" w:space="0" w:color="auto"/>
              <w:right w:val="nil"/>
            </w:tcBorders>
            <w:shd w:val="clear" w:color="auto" w:fill="auto"/>
            <w:noWrap/>
            <w:vAlign w:val="bottom"/>
            <w:hideMark/>
          </w:tcPr>
          <w:p w14:paraId="6783879B"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BF62B5D"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6DEA5165"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51417BE3"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83A9864"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5AF527DE"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Phalaris arundinaceae</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0A074CF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25BD663C"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2CB88FFE"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F78BC5F"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15DF4BBA"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3268CF6D"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9EA4C8E"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Festuca arundinaceae</w:t>
            </w:r>
          </w:p>
        </w:tc>
        <w:tc>
          <w:tcPr>
            <w:tcW w:w="751" w:type="dxa"/>
            <w:tcBorders>
              <w:top w:val="nil"/>
              <w:left w:val="nil"/>
              <w:bottom w:val="single" w:sz="4" w:space="0" w:color="auto"/>
              <w:right w:val="nil"/>
            </w:tcBorders>
            <w:shd w:val="clear" w:color="auto" w:fill="auto"/>
            <w:noWrap/>
            <w:vAlign w:val="bottom"/>
            <w:hideMark/>
          </w:tcPr>
          <w:p w14:paraId="2C87DA2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C7BEE3"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3F2EC52"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Festuca arundinaceae</w:t>
            </w:r>
          </w:p>
        </w:tc>
        <w:tc>
          <w:tcPr>
            <w:tcW w:w="881" w:type="dxa"/>
            <w:tcBorders>
              <w:top w:val="nil"/>
              <w:left w:val="nil"/>
              <w:bottom w:val="single" w:sz="4" w:space="0" w:color="auto"/>
              <w:right w:val="single" w:sz="8" w:space="0" w:color="auto"/>
            </w:tcBorders>
            <w:shd w:val="clear" w:color="auto" w:fill="auto"/>
            <w:noWrap/>
            <w:vAlign w:val="bottom"/>
            <w:hideMark/>
          </w:tcPr>
          <w:p w14:paraId="4960E852"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2625E3CA"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6E07DA78"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E552328"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63328F38"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25AD4172"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2B46DB0"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Trifolium wormskjoldii</w:t>
            </w:r>
          </w:p>
        </w:tc>
        <w:tc>
          <w:tcPr>
            <w:tcW w:w="751" w:type="dxa"/>
            <w:tcBorders>
              <w:top w:val="nil"/>
              <w:left w:val="nil"/>
              <w:bottom w:val="single" w:sz="4" w:space="0" w:color="auto"/>
              <w:right w:val="nil"/>
            </w:tcBorders>
            <w:shd w:val="clear" w:color="auto" w:fill="auto"/>
            <w:noWrap/>
            <w:vAlign w:val="bottom"/>
            <w:hideMark/>
          </w:tcPr>
          <w:p w14:paraId="5EE0A00C"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68E585"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53A0525"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2DE43083"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r>
      <w:tr w:rsidR="001B3EDB" w:rsidRPr="001B3EDB" w14:paraId="4D84CE54"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16A079D4"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256E6B65"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181AD012"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7ACF5DD"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1610963"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2B1D63C"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B748946"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0C31539"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371220E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01762251"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7AEC3DE2"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40F1158"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61193BC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20162C56"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DAFB530"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28C6B307"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9CEDD0C"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002F677"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4CB61CA7"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6DEC8EB7"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2C0F2344"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BC8B720"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E2640A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5C8ADF65"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A8FD48"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2C0999F6"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07642DF0"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943132D"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D4367AA"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472C0009" w14:textId="77777777" w:rsidTr="001B3EDB">
        <w:trPr>
          <w:divId w:val="1661075702"/>
          <w:trHeight w:val="270"/>
        </w:trPr>
        <w:tc>
          <w:tcPr>
            <w:tcW w:w="1091" w:type="dxa"/>
            <w:vMerge/>
            <w:tcBorders>
              <w:top w:val="single" w:sz="8" w:space="0" w:color="auto"/>
              <w:left w:val="single" w:sz="8" w:space="0" w:color="auto"/>
              <w:bottom w:val="single" w:sz="8" w:space="0" w:color="000000"/>
              <w:right w:val="nil"/>
            </w:tcBorders>
            <w:vAlign w:val="center"/>
            <w:hideMark/>
          </w:tcPr>
          <w:p w14:paraId="272BF7E5"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CD1D7F1"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79562AE3"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79B84DB5"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E8A13B6"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022309CF"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3BF1C4"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37B69C16"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738EC517"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0EAB8020" w14:textId="77777777" w:rsidTr="001B3EDB">
        <w:trPr>
          <w:divId w:val="1661075702"/>
          <w:trHeight w:val="270"/>
        </w:trPr>
        <w:tc>
          <w:tcPr>
            <w:tcW w:w="1091" w:type="dxa"/>
            <w:tcBorders>
              <w:top w:val="nil"/>
              <w:left w:val="nil"/>
              <w:bottom w:val="nil"/>
              <w:right w:val="nil"/>
            </w:tcBorders>
            <w:shd w:val="clear" w:color="auto" w:fill="auto"/>
            <w:vAlign w:val="bottom"/>
            <w:hideMark/>
          </w:tcPr>
          <w:p w14:paraId="7E0A3CB2"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9C77A4A"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4AB4C04"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8FF4D7"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FB0CF91"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1D17EA5C"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986887D"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92EFEAB"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1AECEF78" w14:textId="77777777" w:rsidR="001B3EDB" w:rsidRPr="001B3EDB" w:rsidRDefault="001B3EDB" w:rsidP="001B3EDB">
            <w:pPr>
              <w:spacing w:after="0" w:line="240" w:lineRule="auto"/>
              <w:rPr>
                <w:rFonts w:ascii="Times New Roman" w:eastAsia="Times New Roman" w:hAnsi="Times New Roman" w:cs="Times New Roman"/>
                <w:sz w:val="20"/>
                <w:szCs w:val="20"/>
              </w:rPr>
            </w:pPr>
          </w:p>
        </w:tc>
      </w:tr>
      <w:tr w:rsidR="001B3EDB" w:rsidRPr="001B3EDB" w14:paraId="4AEBB00F" w14:textId="77777777" w:rsidTr="001B3EDB">
        <w:trPr>
          <w:divId w:val="1661075702"/>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5F0192"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2BCC35DA"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543AB0AE"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6A98DDCC"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0581CC1B"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F7FD7FC"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468DD6E2"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A796B00"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F0AC31B"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4E42D3E4"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4ECE13B4"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2D6BB94"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Myosotis scorpiodes</w:t>
            </w:r>
          </w:p>
        </w:tc>
        <w:tc>
          <w:tcPr>
            <w:tcW w:w="810" w:type="dxa"/>
            <w:tcBorders>
              <w:top w:val="nil"/>
              <w:left w:val="nil"/>
              <w:bottom w:val="single" w:sz="4" w:space="0" w:color="auto"/>
              <w:right w:val="nil"/>
            </w:tcBorders>
            <w:shd w:val="clear" w:color="auto" w:fill="auto"/>
            <w:noWrap/>
            <w:vAlign w:val="bottom"/>
            <w:hideMark/>
          </w:tcPr>
          <w:p w14:paraId="12E6F8C8"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1E2C63B"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3DB9A67"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BF3A83"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53465F1"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637AACA"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409FD1DD"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6660A0C0"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74C7AC0A"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2B1FF026"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034CA6AB"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2EA29ED3"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FB3E10B" w14:textId="77777777" w:rsidR="001B3EDB" w:rsidRPr="001B3EDB" w:rsidRDefault="001B3EDB" w:rsidP="001B3EDB">
            <w:pPr>
              <w:spacing w:after="0" w:line="240" w:lineRule="auto"/>
              <w:rPr>
                <w:rFonts w:ascii="Calibri" w:eastAsia="Times New Roman" w:hAnsi="Calibri" w:cs="Calibri"/>
                <w:sz w:val="20"/>
                <w:szCs w:val="20"/>
              </w:rPr>
            </w:pPr>
            <w:r w:rsidRPr="001B3EDB">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22CD2C0E"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41FCC62"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2F0A764"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25526E5D"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409384EE"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2403E415"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451B68C"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0DD4E630"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3B8F844C"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BD32EAE"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3FB27F3C"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DC7F936"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BB07358"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7B45D1EE"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r>
      <w:tr w:rsidR="001B3EDB" w:rsidRPr="001B3EDB" w14:paraId="676D75BE"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765F86D5"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9C49A8E"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166A191F"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7F528470"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BAFB626"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3EEB9437"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EA1D599"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18C43B2"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D0DD9E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r>
      <w:tr w:rsidR="001B3EDB" w:rsidRPr="001B3EDB" w14:paraId="34074165"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6D4AD968"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6B834D62"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273CAA4E"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5D5E35FF"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24A524E"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78442591"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9622476"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51DAC4A"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E678288"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2</w:t>
            </w:r>
          </w:p>
        </w:tc>
      </w:tr>
      <w:tr w:rsidR="001B3EDB" w:rsidRPr="001B3EDB" w14:paraId="7AE4E6B3"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15649D0E"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FE9E200"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5A8FF184"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F3134C9"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DC2E912" w14:textId="77777777" w:rsidR="001B3EDB" w:rsidRPr="001B3EDB" w:rsidRDefault="001B3EDB" w:rsidP="001B3EDB">
            <w:pPr>
              <w:spacing w:after="0" w:line="240" w:lineRule="auto"/>
              <w:rPr>
                <w:rFonts w:ascii="Calibri" w:eastAsia="Times New Roman" w:hAnsi="Calibri" w:cs="Calibri"/>
                <w:i/>
                <w:iCs/>
                <w:color w:val="000000"/>
                <w:sz w:val="20"/>
                <w:szCs w:val="20"/>
              </w:rPr>
            </w:pPr>
            <w:r w:rsidRPr="001B3EDB">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39744084"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BDBCDDD"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A755CD1"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376AD5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564CBD92"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3A736A26"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8BBF6DD"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5DFA6BED"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B55D0"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CE7E9ED"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5805E92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75CEAF58"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529C0ED"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DDB049C"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1C76F12C" w14:textId="77777777" w:rsidTr="001B3EDB">
        <w:trPr>
          <w:divId w:val="1661075702"/>
          <w:trHeight w:val="260"/>
        </w:trPr>
        <w:tc>
          <w:tcPr>
            <w:tcW w:w="1091" w:type="dxa"/>
            <w:vMerge/>
            <w:tcBorders>
              <w:top w:val="single" w:sz="8" w:space="0" w:color="auto"/>
              <w:left w:val="single" w:sz="8" w:space="0" w:color="auto"/>
              <w:bottom w:val="single" w:sz="8" w:space="0" w:color="000000"/>
              <w:right w:val="nil"/>
            </w:tcBorders>
            <w:vAlign w:val="center"/>
            <w:hideMark/>
          </w:tcPr>
          <w:p w14:paraId="59116F44"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E66CC2"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EE6F4E9"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4E95D0" w14:textId="77777777" w:rsidR="001B3EDB" w:rsidRPr="001B3EDB" w:rsidRDefault="001B3EDB" w:rsidP="001B3EDB">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4AD6407A"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18746229"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43E69091" w14:textId="77777777" w:rsidR="001B3EDB" w:rsidRPr="001B3EDB" w:rsidRDefault="001B3EDB" w:rsidP="001B3EDB">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F44E410" w14:textId="77777777" w:rsidR="001B3EDB" w:rsidRPr="001B3EDB" w:rsidRDefault="001B3EDB" w:rsidP="001B3EDB">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0EE2E67"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r w:rsidR="001B3EDB" w:rsidRPr="001B3EDB" w14:paraId="27E4F28D" w14:textId="77777777" w:rsidTr="001B3EDB">
        <w:trPr>
          <w:divId w:val="1661075702"/>
          <w:trHeight w:val="270"/>
        </w:trPr>
        <w:tc>
          <w:tcPr>
            <w:tcW w:w="1091" w:type="dxa"/>
            <w:vMerge/>
            <w:tcBorders>
              <w:top w:val="single" w:sz="8" w:space="0" w:color="auto"/>
              <w:left w:val="single" w:sz="8" w:space="0" w:color="auto"/>
              <w:bottom w:val="single" w:sz="8" w:space="0" w:color="000000"/>
              <w:right w:val="nil"/>
            </w:tcBorders>
            <w:vAlign w:val="center"/>
            <w:hideMark/>
          </w:tcPr>
          <w:p w14:paraId="1A0EF0F7" w14:textId="77777777" w:rsidR="001B3EDB" w:rsidRPr="001B3EDB" w:rsidRDefault="001B3EDB" w:rsidP="001B3EDB">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4A3EEE40"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6B46E1C4"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19501836"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30BD9AC6" w14:textId="77777777" w:rsidR="001B3EDB" w:rsidRPr="001B3EDB" w:rsidRDefault="001B3EDB" w:rsidP="001B3EDB">
            <w:pPr>
              <w:spacing w:after="0" w:line="240" w:lineRule="auto"/>
              <w:rPr>
                <w:rFonts w:ascii="Calibri" w:eastAsia="Times New Roman" w:hAnsi="Calibri" w:cs="Calibri"/>
                <w:i/>
                <w:iCs/>
                <w:sz w:val="20"/>
                <w:szCs w:val="20"/>
              </w:rPr>
            </w:pPr>
            <w:r w:rsidRPr="001B3EDB">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74E7588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6A3BE82A"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17468B39" w14:textId="77777777" w:rsidR="001B3EDB" w:rsidRPr="001B3EDB" w:rsidRDefault="001B3EDB" w:rsidP="001B3EDB">
            <w:pPr>
              <w:spacing w:after="0" w:line="240" w:lineRule="auto"/>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857B5C5" w14:textId="77777777" w:rsidR="001B3EDB" w:rsidRPr="001B3EDB" w:rsidRDefault="001B3EDB" w:rsidP="001B3EDB">
            <w:pPr>
              <w:spacing w:after="0" w:line="240" w:lineRule="auto"/>
              <w:jc w:val="center"/>
              <w:rPr>
                <w:rFonts w:ascii="Calibri" w:eastAsia="Times New Roman" w:hAnsi="Calibri" w:cs="Calibri"/>
                <w:color w:val="000000"/>
                <w:sz w:val="20"/>
                <w:szCs w:val="20"/>
              </w:rPr>
            </w:pPr>
            <w:r w:rsidRPr="001B3EDB">
              <w:rPr>
                <w:rFonts w:ascii="Calibri" w:eastAsia="Times New Roman" w:hAnsi="Calibri" w:cs="Calibri"/>
                <w:color w:val="000000"/>
                <w:sz w:val="20"/>
                <w:szCs w:val="20"/>
              </w:rPr>
              <w:t> </w:t>
            </w:r>
          </w:p>
        </w:tc>
      </w:tr>
    </w:tbl>
    <w:p w14:paraId="3BF5195D" w14:textId="0D232208" w:rsidR="00530C3C" w:rsidRPr="00C33618" w:rsidRDefault="00530C3C" w:rsidP="000E32F2">
      <w:r>
        <w:fldChar w:fldCharType="end"/>
      </w:r>
    </w:p>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2291872D" w:rsidR="00ED5179" w:rsidRPr="00ED5179" w:rsidRDefault="00AB4071" w:rsidP="00ED5179">
      <w:pPr>
        <w:keepNext/>
      </w:pPr>
      <w:r>
        <w:rPr>
          <w:b/>
        </w:rPr>
        <w:t>Fig.</w:t>
      </w:r>
      <w:r w:rsidR="00ED5179">
        <w:rPr>
          <w:b/>
        </w:rPr>
        <w:t xml:space="preserve"> </w:t>
      </w:r>
      <w:r w:rsidR="008102CA">
        <w:rPr>
          <w:b/>
        </w:rPr>
        <w:t>3</w:t>
      </w:r>
      <w:r w:rsidR="00ED5179">
        <w:t xml:space="preserve"> </w:t>
      </w:r>
      <w:r w:rsidR="00ED5179" w:rsidRPr="00ED5179">
        <w:t xml:space="preserve">Species cover abundance becomes more dissimilar in each assemblage over time, as shown by greater Euclidean distance between assemblage types. Note clusters of the </w:t>
      </w:r>
      <w:r w:rsidR="000A5A24">
        <w:t>S</w:t>
      </w:r>
      <w:r w:rsidR="00ED5179" w:rsidRPr="00ED5179">
        <w:t xml:space="preserve">edge and </w:t>
      </w:r>
      <w:r w:rsidR="000A5A24">
        <w:t>F</w:t>
      </w:r>
      <w:r w:rsidR="00ED5179" w:rsidRPr="00ED5179">
        <w:t>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1"/>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5" w:name="_Hlk112157303"/>
      <w:bookmarkEnd w:id="4"/>
      <w:r>
        <w:t xml:space="preserve">Discussion </w:t>
      </w:r>
    </w:p>
    <w:bookmarkEnd w:id="5"/>
    <w:p w14:paraId="58036CC8" w14:textId="4A3952DD"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w:t>
      </w:r>
      <w:r w:rsidRPr="00B85AC6">
        <w:t xml:space="preserve">expectation that these characteristic species should not change in the absence of significant disturbance. </w:t>
      </w:r>
      <w:bookmarkStart w:id="6" w:name="_Hlk123898912"/>
      <w:r w:rsidR="00306F95" w:rsidRPr="00137F24">
        <w:t>W</w:t>
      </w:r>
      <w:r w:rsidRPr="00137F24">
        <w:t xml:space="preserve">e observed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6"/>
    </w:p>
    <w:p w14:paraId="5DFABAFC" w14:textId="142CB8D6"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w:t>
      </w:r>
      <w:r w:rsidR="00F62139">
        <w:t xml:space="preserve">invasive </w:t>
      </w:r>
      <w:r w:rsidR="00BE39A7">
        <w:t>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6009674C"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2).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21C8B9E"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7"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7"/>
    </w:p>
    <w:p w14:paraId="2AAF3ADA" w14:textId="3E2F150C" w:rsidR="00BE39A7" w:rsidRPr="009D6D33" w:rsidRDefault="00E954F2" w:rsidP="00A07617">
      <w:pPr>
        <w:ind w:firstLine="720"/>
        <w:rPr>
          <w:rFonts w:cstheme="minorHAnsi"/>
        </w:rPr>
      </w:pPr>
      <w:r>
        <w:rPr>
          <w:rFonts w:cstheme="minorHAnsi"/>
        </w:rPr>
        <w:t>Plant b</w:t>
      </w:r>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13402B4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68A70C77"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largely escaped direct natural (e.g.,</w:t>
      </w:r>
      <w:r w:rsidR="00D966A3" w:rsidRPr="00810405">
        <w:t xml:space="preserve"> scouring</w:t>
      </w:r>
      <w:r w:rsidR="000703CB" w:rsidRPr="00810405">
        <w:t xml:space="preserve"> tidal surge) and anthropogenic disturbance (e.g., industrial development), it is </w:t>
      </w:r>
      <w:r w:rsidR="00D966A3" w:rsidRPr="00810405">
        <w:t xml:space="preserve">subject to continuous pressures resulting from 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0E42AB">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36,"uris":["http://zotero.org/users/6092945/items/CEHYII5A"],"itemData":{"id":293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33,"uris":["http://zotero.org/users/6092945/items/2ERAR8A4"],"itemData":{"id":2933,"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0E42AB">
        <w:rPr>
          <w:rFonts w:ascii="Cambria Math" w:hAnsi="Cambria Math" w:cs="Cambria Math"/>
        </w:rPr>
        <w:instrText>∶</w:instrText>
      </w:r>
      <w:r w:rsidR="000E42AB">
        <w:instrText>1P vs. 14N</w:instrText>
      </w:r>
      <w:r w:rsidR="000E42AB">
        <w:rPr>
          <w:rFonts w:ascii="Cambria Math" w:hAnsi="Cambria Math" w:cs="Cambria Math"/>
        </w:rPr>
        <w:instrText>∶</w:instrText>
      </w:r>
      <w:r w:rsidR="000E42AB">
        <w:instrText>1P, with N constant and P changed), regardless of concentration (the High treatment was 4</w:instrText>
      </w:r>
      <w:r w:rsidR="000E42AB">
        <w:rPr>
          <w:rFonts w:ascii="Calibri" w:hAnsi="Calibri" w:cs="Calibri"/>
        </w:rPr>
        <w:instrText>×</w:instrText>
      </w:r>
      <w:r w:rsidR="000E42AB">
        <w:instrText xml:space="preserve"> the Low treatment). In Gardner Marsh (Madison, Wisconsin, USA), we set up 28 plots (1</w:instrText>
      </w:r>
      <w:r w:rsidR="000E42AB">
        <w:rPr>
          <w:rFonts w:ascii="Calibri" w:hAnsi="Calibri" w:cs="Calibri"/>
        </w:rPr>
        <w:instrText>×</w:instrText>
      </w:r>
      <w:r w:rsidR="000E42AB">
        <w:instrText>6 m) that bisected the boundary between sedge meadow (graminoids) and T. × glauca, and we added a common lawn fertilizer (9N</w:instrText>
      </w:r>
      <w:r w:rsidR="000E42AB">
        <w:rPr>
          <w:rFonts w:ascii="Cambria Math" w:hAnsi="Cambria Math" w:cs="Cambria Math"/>
        </w:rPr>
        <w:instrText>∶</w:instrText>
      </w:r>
      <w:r w:rsidR="000E42AB">
        <w:instrText>1P</w:instrText>
      </w:r>
      <w:r w:rsidR="000E42AB">
        <w:rPr>
          <w:rFonts w:ascii="Cambria Math" w:hAnsi="Cambria Math" w:cs="Cambria Math"/>
        </w:rPr>
        <w:instrText>∶</w:instrText>
      </w:r>
      <w:r w:rsidR="000E42AB">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0E42AB">
        <w:rPr>
          <w:rFonts w:ascii="Cambria Math" w:hAnsi="Cambria Math" w:cs="Cambria Math"/>
        </w:rPr>
        <w:instrText>∶</w:instrText>
      </w:r>
      <w:r w:rsidR="000E42AB">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35,"uris":["http://zotero.org/users/6092945/items/IDEWWKFC"],"itemData":{"id":2935,"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r w:rsidR="0077726A">
        <w:t>Thus, a</w:t>
      </w:r>
      <w:r>
        <w:t>biotic shifts may be altering the seed recruitment niches</w:t>
      </w:r>
      <w:r w:rsidR="00387B4B">
        <w:t xml:space="preserve"> which may</w:t>
      </w:r>
      <w:r>
        <w:t xml:space="preserve"> </w:t>
      </w:r>
      <w:r w:rsidR="00742F8E">
        <w:t>restrict</w:t>
      </w:r>
      <w:r w:rsidR="005A1945">
        <w:t xml:space="preserve"> recruitment of</w:t>
      </w:r>
      <w:r w:rsidR="00742F8E">
        <w:t xml:space="preserve"> native</w:t>
      </w:r>
      <w:r>
        <w:t xml:space="preserve"> speci</w:t>
      </w:r>
      <w:r w:rsidR="005A1945">
        <w:t>es diversity</w:t>
      </w:r>
      <w:r>
        <w:t xml:space="preserve">, while dispersal networks may be delivering disproportionately more seed of </w:t>
      </w:r>
      <w:r w:rsidR="00341A26">
        <w:t>non-native</w:t>
      </w:r>
      <w:r w:rsidR="00B55A4F">
        <w:t>, invasive</w:t>
      </w:r>
      <w:r>
        <w:t xml:space="preserve"> species.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8"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8"/>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3C45D532"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r w:rsidR="00195DA8">
        <w:t xml:space="preserve">the </w:t>
      </w:r>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of  hydrogeomorpholog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t xml:space="preserve">: working with traditional knowledge holders </w:t>
      </w:r>
      <w:r w:rsidR="00680610">
        <w:t xml:space="preserve">in these ecosystems </w:t>
      </w:r>
      <w:r>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074FB016" w14:textId="644026F9"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6399F67" w:rsidR="00694C2C" w:rsidRDefault="00A1025B" w:rsidP="00694C2C">
      <w:r>
        <w:t>Study conception</w:t>
      </w:r>
      <w:r w:rsidR="002F00D1">
        <w:t>,</w:t>
      </w:r>
      <w:r w:rsidR="0014430F">
        <w:t xml:space="preserve"> 2019 data collection, and analysis </w:t>
      </w:r>
      <w:r>
        <w:t>were</w:t>
      </w:r>
      <w:r w:rsidR="0014430F">
        <w:t xml:space="preserve"> </w:t>
      </w:r>
      <w:r w:rsidR="00441CBB">
        <w:t>undertaken</w:t>
      </w:r>
      <w:r w:rsidR="00895AFF">
        <w:t xml:space="preserve"> </w:t>
      </w:r>
      <w:r w:rsidR="0014430F">
        <w:t>by Stefanie L. Lane. Original (1979)</w:t>
      </w:r>
      <w:r>
        <w:t xml:space="preserve"> study concept comparing pla</w:t>
      </w:r>
      <w:r w:rsidR="0014430F">
        <w:t>nt assemblages, data collection, and analysis were performed or overseen by Gary</w:t>
      </w:r>
      <w:r w:rsidR="002F00D1">
        <w:t xml:space="preserve"> E.</w:t>
      </w:r>
      <w:r w:rsidR="0014430F">
        <w:t xml:space="preserve"> Bradfield. Madlen Denoth contributed </w:t>
      </w:r>
      <w:r w:rsidR="009F538B">
        <w:t>data collected in 1999</w:t>
      </w:r>
      <w:r w:rsidR="0014430F">
        <w:t xml:space="preserve">. Nancy </w:t>
      </w:r>
      <w:r w:rsidR="002F00D1">
        <w:t xml:space="preserve">A.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A.</w:t>
      </w:r>
      <w:r w:rsidR="001F4CD8">
        <w:t xml:space="preserve"> Shackelford</w:t>
      </w:r>
      <w:r w:rsidR="00BD0D32">
        <w:t>,</w:t>
      </w:r>
      <w:r w:rsidR="001F4CD8">
        <w:t xml:space="preserve"> and Tara G. Martin commented 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3" w:history="1">
        <w:r w:rsidR="003D1B65" w:rsidRPr="00FF29DB">
          <w:rPr>
            <w:rStyle w:val="Hyperlink"/>
          </w:rPr>
          <w:t>https://github.com/stefanielane/CommunityStability.git</w:t>
        </w:r>
      </w:hyperlink>
      <w:r>
        <w:t xml:space="preserve">), or </w:t>
      </w:r>
      <w:r w:rsidR="00126A23">
        <w:t>via Dryad (</w:t>
      </w:r>
      <w:hyperlink r:id="rId24"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tab/>
      </w:r>
    </w:p>
    <w:p w14:paraId="527F62BB" w14:textId="731A5DD5" w:rsidR="00D81CB7" w:rsidRDefault="00340BB0" w:rsidP="00340BB0">
      <w:pPr>
        <w:pStyle w:val="Heading1"/>
      </w:pPr>
      <w:r>
        <w:t>Literature Cited</w:t>
      </w:r>
    </w:p>
    <w:p w14:paraId="35226628" w14:textId="649584F8" w:rsidR="00AA2531" w:rsidRPr="00AA2531" w:rsidRDefault="00AA2531" w:rsidP="00AA2531">
      <w:pPr>
        <w:pStyle w:val="Bibliography"/>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rsidP="00AA2531">
      <w:pPr>
        <w:pStyle w:val="Bibliography"/>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AA2531">
      <w:pPr>
        <w:pStyle w:val="Bibliography"/>
        <w:rPr>
          <w:rFonts w:ascii="Calibri" w:hAnsi="Calibri" w:cs="Calibri"/>
        </w:rPr>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AA2531">
      <w:pPr>
        <w:pStyle w:val="Bibliography"/>
        <w:rPr>
          <w:rFonts w:ascii="Calibri" w:hAnsi="Calibri" w:cs="Calibri"/>
        </w:rPr>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AA2531">
      <w:pPr>
        <w:pStyle w:val="Bibliography"/>
        <w:rPr>
          <w:rFonts w:ascii="Calibri" w:hAnsi="Calibri" w:cs="Calibri"/>
        </w:rPr>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6765B">
      <w:pPr>
        <w:pStyle w:val="Bibliography"/>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rPr>
          <w:rFonts w:ascii="Calibri" w:hAnsi="Calibri" w:cs="Calibri"/>
        </w:rPr>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9" w:name="_Ref103856212"/>
    </w:p>
    <w:bookmarkEnd w:id="9"/>
    <w:p w14:paraId="26042487" w14:textId="28888AD6" w:rsidR="003B2929" w:rsidRPr="003B2929" w:rsidRDefault="003B2929" w:rsidP="00F752B9">
      <w:r>
        <w:rPr>
          <w:b/>
        </w:rPr>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5BF84432" w14:textId="628B5DFB" w:rsidR="001B3EDB" w:rsidRDefault="0047773F">
      <w:pPr>
        <w:pStyle w:val="Caption"/>
        <w:rPr>
          <w:i w:val="0"/>
          <w:iCs w:val="0"/>
          <w:color w:val="auto"/>
          <w:sz w:val="22"/>
          <w:szCs w:val="22"/>
        </w:rPr>
      </w:pPr>
      <w:r>
        <w:fldChar w:fldCharType="begin"/>
      </w:r>
      <w:r>
        <w:instrText xml:space="preserve"> LINK </w:instrText>
      </w:r>
      <w:r w:rsidR="001B3EDB">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1B3EDB">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1B3EDB" w:rsidRPr="001B3EDB" w14:paraId="64DE52FB" w14:textId="77777777" w:rsidTr="001B3EDB">
        <w:trPr>
          <w:divId w:val="981734255"/>
          <w:trHeight w:val="470"/>
          <w:jc w:val="center"/>
        </w:trPr>
        <w:tc>
          <w:tcPr>
            <w:tcW w:w="1180" w:type="dxa"/>
            <w:tcBorders>
              <w:top w:val="nil"/>
              <w:left w:val="nil"/>
              <w:bottom w:val="nil"/>
              <w:right w:val="nil"/>
            </w:tcBorders>
            <w:shd w:val="clear" w:color="auto" w:fill="auto"/>
            <w:noWrap/>
            <w:vAlign w:val="bottom"/>
            <w:hideMark/>
          </w:tcPr>
          <w:p w14:paraId="279BB6C5" w14:textId="0DB10ACE" w:rsidR="001B3EDB" w:rsidRPr="001B3EDB" w:rsidRDefault="001B3EDB" w:rsidP="001B3EDB">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1BBF5B8A"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17278AE9" w14:textId="77777777" w:rsidR="001B3EDB" w:rsidRPr="001B3EDB" w:rsidRDefault="001B3EDB" w:rsidP="001B3EDB">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6308D4F3"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Diversity components</w:t>
            </w:r>
          </w:p>
        </w:tc>
      </w:tr>
      <w:tr w:rsidR="001B3EDB" w:rsidRPr="001B3EDB" w14:paraId="725C6F58" w14:textId="77777777" w:rsidTr="001B3EDB">
        <w:trPr>
          <w:divId w:val="981734255"/>
          <w:trHeight w:val="780"/>
          <w:jc w:val="center"/>
        </w:trPr>
        <w:tc>
          <w:tcPr>
            <w:tcW w:w="1180" w:type="dxa"/>
            <w:tcBorders>
              <w:top w:val="nil"/>
              <w:left w:val="nil"/>
              <w:bottom w:val="nil"/>
              <w:right w:val="nil"/>
            </w:tcBorders>
            <w:shd w:val="clear" w:color="auto" w:fill="auto"/>
            <w:vAlign w:val="center"/>
            <w:hideMark/>
          </w:tcPr>
          <w:p w14:paraId="402245D1"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7DDD4C92"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2DCF8197"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0CAB3DC6" w14:textId="77777777" w:rsidR="001B3EDB" w:rsidRPr="001B3EDB" w:rsidRDefault="001B3EDB" w:rsidP="001B3EDB">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206D8616"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24BDB377"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α diversity sd</w:t>
            </w:r>
          </w:p>
        </w:tc>
        <w:tc>
          <w:tcPr>
            <w:tcW w:w="960" w:type="dxa"/>
            <w:tcBorders>
              <w:top w:val="nil"/>
              <w:left w:val="nil"/>
              <w:bottom w:val="nil"/>
              <w:right w:val="nil"/>
            </w:tcBorders>
            <w:shd w:val="clear" w:color="auto" w:fill="auto"/>
            <w:vAlign w:val="center"/>
            <w:hideMark/>
          </w:tcPr>
          <w:p w14:paraId="1C9A9BEC" w14:textId="77777777" w:rsidR="001B3EDB" w:rsidRPr="001B3EDB" w:rsidRDefault="001B3EDB" w:rsidP="001B3EDB">
            <w:pPr>
              <w:spacing w:after="0" w:line="240" w:lineRule="auto"/>
              <w:jc w:val="center"/>
              <w:rPr>
                <w:rFonts w:ascii="Calibri" w:eastAsia="Times New Roman" w:hAnsi="Calibri" w:cs="Calibri"/>
                <w:b/>
                <w:bCs/>
                <w:color w:val="000000"/>
              </w:rPr>
            </w:pPr>
            <w:r w:rsidRPr="001B3EDB">
              <w:rPr>
                <w:rFonts w:ascii="Calibri" w:eastAsia="Times New Roman" w:hAnsi="Calibri" w:cs="Calibri"/>
                <w:b/>
                <w:bCs/>
                <w:color w:val="000000"/>
              </w:rPr>
              <w:t>β diversity</w:t>
            </w:r>
          </w:p>
        </w:tc>
      </w:tr>
      <w:tr w:rsidR="001B3EDB" w:rsidRPr="001B3EDB" w14:paraId="0164298D" w14:textId="77777777" w:rsidTr="001B3EDB">
        <w:trPr>
          <w:divId w:val="981734255"/>
          <w:trHeight w:val="290"/>
          <w:jc w:val="center"/>
        </w:trPr>
        <w:tc>
          <w:tcPr>
            <w:tcW w:w="1180" w:type="dxa"/>
            <w:tcBorders>
              <w:top w:val="nil"/>
              <w:left w:val="nil"/>
              <w:bottom w:val="nil"/>
              <w:right w:val="nil"/>
            </w:tcBorders>
            <w:shd w:val="clear" w:color="auto" w:fill="auto"/>
            <w:vAlign w:val="bottom"/>
            <w:hideMark/>
          </w:tcPr>
          <w:p w14:paraId="5F286F2A" w14:textId="77777777" w:rsidR="001B3EDB" w:rsidRPr="001B3EDB" w:rsidRDefault="001B3EDB" w:rsidP="001B3EDB">
            <w:pPr>
              <w:spacing w:after="0" w:line="240" w:lineRule="auto"/>
              <w:rPr>
                <w:rFonts w:ascii="Calibri" w:eastAsia="Times New Roman" w:hAnsi="Calibri" w:cs="Calibri"/>
                <w:b/>
                <w:bCs/>
                <w:color w:val="000000"/>
              </w:rPr>
            </w:pPr>
            <w:r w:rsidRPr="001B3EDB">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2D3D8330" w14:textId="77777777" w:rsidR="001B3EDB" w:rsidRPr="001B3EDB" w:rsidRDefault="001B3EDB" w:rsidP="001B3EDB">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2BDE959D" w14:textId="77777777" w:rsidR="001B3EDB" w:rsidRPr="001B3EDB" w:rsidRDefault="001B3EDB" w:rsidP="001B3EDB">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1E8553"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EED7A19"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771ECB9"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932E4E" w14:textId="77777777" w:rsidR="001B3EDB" w:rsidRPr="001B3EDB" w:rsidRDefault="001B3EDB" w:rsidP="001B3EDB">
            <w:pPr>
              <w:spacing w:after="0" w:line="240" w:lineRule="auto"/>
              <w:rPr>
                <w:rFonts w:ascii="Times New Roman" w:eastAsia="Times New Roman" w:hAnsi="Times New Roman" w:cs="Times New Roman"/>
              </w:rPr>
            </w:pPr>
          </w:p>
        </w:tc>
      </w:tr>
      <w:tr w:rsidR="001B3EDB" w:rsidRPr="001B3EDB" w14:paraId="3F358448"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7A9AB713"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1C6E3E3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C5612D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D1E48F5"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DE199F9"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42DCBD6C"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295BBB8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03</w:t>
            </w:r>
          </w:p>
        </w:tc>
      </w:tr>
      <w:tr w:rsidR="001B3EDB" w:rsidRPr="001B3EDB" w14:paraId="37512DCA"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03208305"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14F0786"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1FE055B5"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C44C9CE"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EE7D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4F11BEDC"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76D3D2F6"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81</w:t>
            </w:r>
          </w:p>
        </w:tc>
      </w:tr>
      <w:tr w:rsidR="001B3EDB" w:rsidRPr="001B3EDB" w14:paraId="1D77B250"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0567321"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4F8B7D2C"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54DE610"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087FCEEE"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322F25"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62475822"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660D0B4F"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77</w:t>
            </w:r>
          </w:p>
        </w:tc>
      </w:tr>
      <w:tr w:rsidR="001B3EDB" w:rsidRPr="001B3EDB" w14:paraId="3B74A81A" w14:textId="77777777" w:rsidTr="001B3EDB">
        <w:trPr>
          <w:divId w:val="981734255"/>
          <w:trHeight w:val="200"/>
          <w:jc w:val="center"/>
        </w:trPr>
        <w:tc>
          <w:tcPr>
            <w:tcW w:w="1180" w:type="dxa"/>
            <w:tcBorders>
              <w:top w:val="nil"/>
              <w:left w:val="nil"/>
              <w:bottom w:val="nil"/>
              <w:right w:val="nil"/>
            </w:tcBorders>
            <w:shd w:val="clear" w:color="auto" w:fill="auto"/>
            <w:noWrap/>
            <w:vAlign w:val="bottom"/>
            <w:hideMark/>
          </w:tcPr>
          <w:p w14:paraId="14006E06"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F89902D"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6D10CD"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22A4516"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AA95B2C"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E1B7C54"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F7D7815"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4E823AEF"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0561CBA2" w14:textId="77777777" w:rsidR="001B3EDB" w:rsidRPr="001B3EDB" w:rsidRDefault="001B3EDB" w:rsidP="001B3EDB">
            <w:pPr>
              <w:spacing w:after="0" w:line="240" w:lineRule="auto"/>
              <w:rPr>
                <w:rFonts w:ascii="Calibri" w:eastAsia="Times New Roman" w:hAnsi="Calibri" w:cs="Calibri"/>
                <w:b/>
                <w:bCs/>
                <w:color w:val="000000"/>
              </w:rPr>
            </w:pPr>
            <w:r w:rsidRPr="001B3EDB">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13CDC5B2" w14:textId="77777777" w:rsidR="001B3EDB" w:rsidRPr="001B3EDB" w:rsidRDefault="001B3EDB" w:rsidP="001B3EDB">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825E7D9"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13C53C9"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2672BB3"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B04382A"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BEB5755"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6D79B246"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751BC19B"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4DF4EE5"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5E27D22"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1CE7684E"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49941D6"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367FB637"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5C7E1F0A"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3</w:t>
            </w:r>
          </w:p>
        </w:tc>
      </w:tr>
      <w:tr w:rsidR="001B3EDB" w:rsidRPr="001B3EDB" w14:paraId="65B17EC0"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70B919FE"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8271B2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5F48DCEA"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94FD6A0"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E974E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5536349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1B8C053C"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8</w:t>
            </w:r>
          </w:p>
        </w:tc>
      </w:tr>
      <w:tr w:rsidR="001B3EDB" w:rsidRPr="001B3EDB" w14:paraId="73E091F2"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65586F2E"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CAE12FA"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D1ABD71"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55E24981"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52AAF3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319059D3"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09D2B7C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6</w:t>
            </w:r>
          </w:p>
        </w:tc>
      </w:tr>
      <w:tr w:rsidR="001B3EDB" w:rsidRPr="001B3EDB" w14:paraId="0110997D" w14:textId="77777777" w:rsidTr="001B3EDB">
        <w:trPr>
          <w:divId w:val="981734255"/>
          <w:trHeight w:val="200"/>
          <w:jc w:val="center"/>
        </w:trPr>
        <w:tc>
          <w:tcPr>
            <w:tcW w:w="1180" w:type="dxa"/>
            <w:tcBorders>
              <w:top w:val="nil"/>
              <w:left w:val="nil"/>
              <w:bottom w:val="nil"/>
              <w:right w:val="nil"/>
            </w:tcBorders>
            <w:shd w:val="clear" w:color="auto" w:fill="auto"/>
            <w:noWrap/>
            <w:vAlign w:val="bottom"/>
            <w:hideMark/>
          </w:tcPr>
          <w:p w14:paraId="094BF684"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23CD455"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AAAB6E"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87F59AD"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A01CF6"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183DE6A"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AF84234"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1FF30CAF"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74DD06A8" w14:textId="77777777" w:rsidR="001B3EDB" w:rsidRPr="001B3EDB" w:rsidRDefault="001B3EDB" w:rsidP="001B3EDB">
            <w:pPr>
              <w:spacing w:after="0" w:line="240" w:lineRule="auto"/>
              <w:rPr>
                <w:rFonts w:ascii="Calibri" w:eastAsia="Times New Roman" w:hAnsi="Calibri" w:cs="Calibri"/>
                <w:b/>
                <w:bCs/>
                <w:color w:val="000000"/>
              </w:rPr>
            </w:pPr>
            <w:r w:rsidRPr="001B3EDB">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E55485A" w14:textId="77777777" w:rsidR="001B3EDB" w:rsidRPr="001B3EDB" w:rsidRDefault="001B3EDB" w:rsidP="001B3EDB">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08C58AAD"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D65CA7E"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5160DBA"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197D20"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EE20552"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1BB39AC9"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4A3A4CA5"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99B4330"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6D5BD6"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4268DA96"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B968F06"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69F9AD8C"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2A83C1EE"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5</w:t>
            </w:r>
          </w:p>
        </w:tc>
      </w:tr>
      <w:tr w:rsidR="001B3EDB" w:rsidRPr="001B3EDB" w14:paraId="094F2C72"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5445C3E5"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3790ED9"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263B4877"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4B57C875"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B2186F"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8600B5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079F676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1</w:t>
            </w:r>
          </w:p>
        </w:tc>
      </w:tr>
      <w:tr w:rsidR="001B3EDB" w:rsidRPr="001B3EDB" w14:paraId="7FA3A5A5"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68CA36"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78224751"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5616D620"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45217273"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F30840A"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3463A70"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83CCD7A"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0</w:t>
            </w:r>
          </w:p>
        </w:tc>
      </w:tr>
      <w:tr w:rsidR="001B3EDB" w:rsidRPr="001B3EDB" w14:paraId="70121D36" w14:textId="77777777" w:rsidTr="001B3EDB">
        <w:trPr>
          <w:divId w:val="981734255"/>
          <w:trHeight w:val="200"/>
          <w:jc w:val="center"/>
        </w:trPr>
        <w:tc>
          <w:tcPr>
            <w:tcW w:w="1180" w:type="dxa"/>
            <w:tcBorders>
              <w:top w:val="nil"/>
              <w:left w:val="nil"/>
              <w:bottom w:val="nil"/>
              <w:right w:val="nil"/>
            </w:tcBorders>
            <w:shd w:val="clear" w:color="auto" w:fill="auto"/>
            <w:noWrap/>
            <w:vAlign w:val="bottom"/>
            <w:hideMark/>
          </w:tcPr>
          <w:p w14:paraId="4416B376"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5EF8DE9" w14:textId="77777777" w:rsidR="001B3EDB" w:rsidRPr="001B3EDB" w:rsidRDefault="001B3EDB" w:rsidP="001B3EDB">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223E788"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676159C"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B27ED45"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5C6439D"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21CA5D2"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61312E85"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01F79C1A" w14:textId="77777777" w:rsidR="001B3EDB" w:rsidRPr="001B3EDB" w:rsidRDefault="001B3EDB" w:rsidP="001B3EDB">
            <w:pPr>
              <w:spacing w:after="0" w:line="240" w:lineRule="auto"/>
              <w:rPr>
                <w:rFonts w:ascii="Calibri" w:eastAsia="Times New Roman" w:hAnsi="Calibri" w:cs="Calibri"/>
                <w:b/>
                <w:bCs/>
                <w:color w:val="000000"/>
              </w:rPr>
            </w:pPr>
            <w:r w:rsidRPr="001B3EDB">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132C521D" w14:textId="77777777" w:rsidR="001B3EDB" w:rsidRPr="001B3EDB" w:rsidRDefault="001B3EDB" w:rsidP="001B3EDB">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2656CCA6"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6AF5C9EE"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2509031"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7B894D3" w14:textId="77777777" w:rsidR="001B3EDB" w:rsidRPr="001B3EDB" w:rsidRDefault="001B3EDB" w:rsidP="001B3EDB">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F322138" w14:textId="77777777" w:rsidR="001B3EDB" w:rsidRPr="001B3EDB" w:rsidRDefault="001B3EDB" w:rsidP="001B3EDB">
            <w:pPr>
              <w:spacing w:after="0" w:line="240" w:lineRule="auto"/>
              <w:jc w:val="center"/>
              <w:rPr>
                <w:rFonts w:ascii="Times New Roman" w:eastAsia="Times New Roman" w:hAnsi="Times New Roman" w:cs="Times New Roman"/>
              </w:rPr>
            </w:pPr>
          </w:p>
        </w:tc>
      </w:tr>
      <w:tr w:rsidR="001B3EDB" w:rsidRPr="001B3EDB" w14:paraId="2F093A6C"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6D2819A"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4C2D041"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BC2941"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4D875BB5"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CD61854"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1C703133"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171C2D79"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9</w:t>
            </w:r>
          </w:p>
        </w:tc>
      </w:tr>
      <w:tr w:rsidR="001B3EDB" w:rsidRPr="001B3EDB" w14:paraId="14F19017" w14:textId="77777777" w:rsidTr="001B3EDB">
        <w:trPr>
          <w:divId w:val="981734255"/>
          <w:trHeight w:val="290"/>
          <w:jc w:val="center"/>
        </w:trPr>
        <w:tc>
          <w:tcPr>
            <w:tcW w:w="1180" w:type="dxa"/>
            <w:tcBorders>
              <w:top w:val="nil"/>
              <w:left w:val="nil"/>
              <w:bottom w:val="nil"/>
              <w:right w:val="nil"/>
            </w:tcBorders>
            <w:shd w:val="clear" w:color="auto" w:fill="auto"/>
            <w:noWrap/>
            <w:vAlign w:val="bottom"/>
            <w:hideMark/>
          </w:tcPr>
          <w:p w14:paraId="1013154F"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7252388"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76D0FC35"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A687B5C"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5146E0"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3A18B9A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6197BB19"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2</w:t>
            </w:r>
          </w:p>
        </w:tc>
      </w:tr>
      <w:tr w:rsidR="001B3EDB" w:rsidRPr="001B3EDB" w14:paraId="193A37D0" w14:textId="77777777" w:rsidTr="001B3EDB">
        <w:trPr>
          <w:divId w:val="981734255"/>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2318C50" w14:textId="77777777" w:rsidR="001B3EDB" w:rsidRPr="001B3EDB" w:rsidRDefault="001B3EDB" w:rsidP="001B3EDB">
            <w:pPr>
              <w:spacing w:after="0" w:line="240" w:lineRule="auto"/>
              <w:jc w:val="right"/>
              <w:rPr>
                <w:rFonts w:ascii="Calibri" w:eastAsia="Times New Roman" w:hAnsi="Calibri" w:cs="Calibri"/>
                <w:color w:val="000000"/>
              </w:rPr>
            </w:pPr>
            <w:r w:rsidRPr="001B3EDB">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11E09742"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017694F"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D2FED97" w14:textId="77777777" w:rsidR="001B3EDB" w:rsidRPr="001B3EDB" w:rsidRDefault="001B3EDB" w:rsidP="001B3EDB">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2BA974B"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0B4ADF22"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525EC862" w14:textId="77777777" w:rsidR="001B3EDB" w:rsidRPr="001B3EDB" w:rsidRDefault="001B3EDB" w:rsidP="001B3EDB">
            <w:pPr>
              <w:spacing w:after="0" w:line="240" w:lineRule="auto"/>
              <w:jc w:val="center"/>
              <w:rPr>
                <w:rFonts w:ascii="Calibri" w:eastAsia="Times New Roman" w:hAnsi="Calibri" w:cs="Calibri"/>
                <w:color w:val="000000"/>
              </w:rPr>
            </w:pPr>
            <w:r w:rsidRPr="001B3EDB">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1999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866B96A"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CB7D9" w14:textId="77777777" w:rsidR="00F7093F" w:rsidRDefault="00F7093F" w:rsidP="00BF4E75">
      <w:pPr>
        <w:spacing w:after="0" w:line="240" w:lineRule="auto"/>
      </w:pPr>
      <w:r>
        <w:separator/>
      </w:r>
    </w:p>
  </w:endnote>
  <w:endnote w:type="continuationSeparator" w:id="0">
    <w:p w14:paraId="1FC8CA71" w14:textId="77777777" w:rsidR="00F7093F" w:rsidRDefault="00F7093F" w:rsidP="00BF4E75">
      <w:pPr>
        <w:spacing w:after="0" w:line="240" w:lineRule="auto"/>
      </w:pPr>
      <w:r>
        <w:continuationSeparator/>
      </w:r>
    </w:p>
  </w:endnote>
  <w:endnote w:type="continuationNotice" w:id="1">
    <w:p w14:paraId="46EF7038" w14:textId="77777777" w:rsidR="00F7093F" w:rsidRDefault="00F709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52714" w14:textId="77777777" w:rsidR="00F7093F" w:rsidRDefault="00F7093F" w:rsidP="00BF4E75">
      <w:pPr>
        <w:spacing w:after="0" w:line="240" w:lineRule="auto"/>
      </w:pPr>
      <w:r>
        <w:separator/>
      </w:r>
    </w:p>
  </w:footnote>
  <w:footnote w:type="continuationSeparator" w:id="0">
    <w:p w14:paraId="7BF79A12" w14:textId="77777777" w:rsidR="00F7093F" w:rsidRDefault="00F7093F" w:rsidP="00BF4E75">
      <w:pPr>
        <w:spacing w:after="0" w:line="240" w:lineRule="auto"/>
      </w:pPr>
      <w:r>
        <w:continuationSeparator/>
      </w:r>
    </w:p>
  </w:footnote>
  <w:footnote w:type="continuationNotice" w:id="1">
    <w:p w14:paraId="49C51CFA" w14:textId="77777777" w:rsidR="00F7093F" w:rsidRDefault="00F709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676118" w:rsidRDefault="00676118">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676118" w:rsidRDefault="00676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676118" w:rsidRDefault="00676118">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676118" w:rsidRDefault="00676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8612994">
    <w:abstractNumId w:val="25"/>
  </w:num>
  <w:num w:numId="2" w16cid:durableId="170948404">
    <w:abstractNumId w:val="8"/>
  </w:num>
  <w:num w:numId="3" w16cid:durableId="1561477189">
    <w:abstractNumId w:val="15"/>
  </w:num>
  <w:num w:numId="4" w16cid:durableId="59984136">
    <w:abstractNumId w:val="21"/>
  </w:num>
  <w:num w:numId="5" w16cid:durableId="810561403">
    <w:abstractNumId w:val="38"/>
  </w:num>
  <w:num w:numId="6" w16cid:durableId="1580094599">
    <w:abstractNumId w:val="34"/>
  </w:num>
  <w:num w:numId="7" w16cid:durableId="453644207">
    <w:abstractNumId w:val="12"/>
  </w:num>
  <w:num w:numId="8" w16cid:durableId="935403146">
    <w:abstractNumId w:val="11"/>
  </w:num>
  <w:num w:numId="9" w16cid:durableId="1179925212">
    <w:abstractNumId w:val="24"/>
  </w:num>
  <w:num w:numId="10" w16cid:durableId="825975744">
    <w:abstractNumId w:val="2"/>
  </w:num>
  <w:num w:numId="11" w16cid:durableId="1588735762">
    <w:abstractNumId w:val="1"/>
  </w:num>
  <w:num w:numId="12" w16cid:durableId="539634711">
    <w:abstractNumId w:val="3"/>
  </w:num>
  <w:num w:numId="13" w16cid:durableId="425738069">
    <w:abstractNumId w:val="14"/>
  </w:num>
  <w:num w:numId="14" w16cid:durableId="889416688">
    <w:abstractNumId w:val="26"/>
  </w:num>
  <w:num w:numId="15" w16cid:durableId="1437556091">
    <w:abstractNumId w:val="10"/>
  </w:num>
  <w:num w:numId="16" w16cid:durableId="1519003673">
    <w:abstractNumId w:val="18"/>
  </w:num>
  <w:num w:numId="17" w16cid:durableId="974874227">
    <w:abstractNumId w:val="27"/>
  </w:num>
  <w:num w:numId="18" w16cid:durableId="412245241">
    <w:abstractNumId w:val="22"/>
  </w:num>
  <w:num w:numId="19" w16cid:durableId="984234376">
    <w:abstractNumId w:val="13"/>
  </w:num>
  <w:num w:numId="20" w16cid:durableId="1366252044">
    <w:abstractNumId w:val="17"/>
  </w:num>
  <w:num w:numId="21" w16cid:durableId="1342128377">
    <w:abstractNumId w:val="37"/>
  </w:num>
  <w:num w:numId="22" w16cid:durableId="1707287844">
    <w:abstractNumId w:val="40"/>
  </w:num>
  <w:num w:numId="23" w16cid:durableId="1774016035">
    <w:abstractNumId w:val="35"/>
  </w:num>
  <w:num w:numId="24" w16cid:durableId="652442759">
    <w:abstractNumId w:val="4"/>
  </w:num>
  <w:num w:numId="25" w16cid:durableId="1899320563">
    <w:abstractNumId w:val="6"/>
  </w:num>
  <w:num w:numId="26" w16cid:durableId="1573273615">
    <w:abstractNumId w:val="33"/>
  </w:num>
  <w:num w:numId="27" w16cid:durableId="1496723322">
    <w:abstractNumId w:val="31"/>
  </w:num>
  <w:num w:numId="28" w16cid:durableId="224876505">
    <w:abstractNumId w:val="42"/>
  </w:num>
  <w:num w:numId="29" w16cid:durableId="1538851266">
    <w:abstractNumId w:val="5"/>
  </w:num>
  <w:num w:numId="30" w16cid:durableId="1133448843">
    <w:abstractNumId w:val="30"/>
  </w:num>
  <w:num w:numId="31" w16cid:durableId="2000034201">
    <w:abstractNumId w:val="28"/>
  </w:num>
  <w:num w:numId="32" w16cid:durableId="1302806505">
    <w:abstractNumId w:val="32"/>
  </w:num>
  <w:num w:numId="33" w16cid:durableId="525290621">
    <w:abstractNumId w:val="7"/>
  </w:num>
  <w:num w:numId="34" w16cid:durableId="3216524">
    <w:abstractNumId w:val="0"/>
  </w:num>
  <w:num w:numId="35" w16cid:durableId="1036855296">
    <w:abstractNumId w:val="20"/>
  </w:num>
  <w:num w:numId="36" w16cid:durableId="1568299978">
    <w:abstractNumId w:val="9"/>
  </w:num>
  <w:num w:numId="37" w16cid:durableId="1423259958">
    <w:abstractNumId w:val="16"/>
  </w:num>
  <w:num w:numId="38" w16cid:durableId="185601770">
    <w:abstractNumId w:val="36"/>
  </w:num>
  <w:num w:numId="39" w16cid:durableId="1819762274">
    <w:abstractNumId w:val="29"/>
  </w:num>
  <w:num w:numId="40" w16cid:durableId="113721128">
    <w:abstractNumId w:val="39"/>
  </w:num>
  <w:num w:numId="41" w16cid:durableId="1218249738">
    <w:abstractNumId w:val="41"/>
  </w:num>
  <w:num w:numId="42" w16cid:durableId="622925069">
    <w:abstractNumId w:val="23"/>
  </w:num>
  <w:num w:numId="43" w16cid:durableId="13555701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3B"/>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6FEE"/>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94D57"/>
    <w:rsid w:val="00094EB5"/>
    <w:rsid w:val="0009737E"/>
    <w:rsid w:val="000A0ACB"/>
    <w:rsid w:val="000A179C"/>
    <w:rsid w:val="000A23F7"/>
    <w:rsid w:val="000A283C"/>
    <w:rsid w:val="000A2ECF"/>
    <w:rsid w:val="000A3AB7"/>
    <w:rsid w:val="000A3E15"/>
    <w:rsid w:val="000A3E1A"/>
    <w:rsid w:val="000A497A"/>
    <w:rsid w:val="000A4A50"/>
    <w:rsid w:val="000A57D0"/>
    <w:rsid w:val="000A5A24"/>
    <w:rsid w:val="000A6492"/>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4F36"/>
    <w:rsid w:val="000D57FF"/>
    <w:rsid w:val="000D7921"/>
    <w:rsid w:val="000E0AA0"/>
    <w:rsid w:val="000E1309"/>
    <w:rsid w:val="000E1C8D"/>
    <w:rsid w:val="000E2011"/>
    <w:rsid w:val="000E32F2"/>
    <w:rsid w:val="000E42AB"/>
    <w:rsid w:val="000E45C4"/>
    <w:rsid w:val="000E4F24"/>
    <w:rsid w:val="000E4F3A"/>
    <w:rsid w:val="000E5484"/>
    <w:rsid w:val="000E5B61"/>
    <w:rsid w:val="000E643E"/>
    <w:rsid w:val="000E6E42"/>
    <w:rsid w:val="000E729E"/>
    <w:rsid w:val="000E7352"/>
    <w:rsid w:val="000E7AE9"/>
    <w:rsid w:val="000F08CD"/>
    <w:rsid w:val="000F0F9A"/>
    <w:rsid w:val="000F0FB8"/>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B71"/>
    <w:rsid w:val="0010340E"/>
    <w:rsid w:val="00103DCF"/>
    <w:rsid w:val="00103F95"/>
    <w:rsid w:val="001042B3"/>
    <w:rsid w:val="00104466"/>
    <w:rsid w:val="001045B0"/>
    <w:rsid w:val="001062CB"/>
    <w:rsid w:val="00106BDF"/>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4DAF"/>
    <w:rsid w:val="00135A6C"/>
    <w:rsid w:val="00136362"/>
    <w:rsid w:val="001369F0"/>
    <w:rsid w:val="00137AA7"/>
    <w:rsid w:val="00137DE2"/>
    <w:rsid w:val="00137F24"/>
    <w:rsid w:val="001401E6"/>
    <w:rsid w:val="00140BDF"/>
    <w:rsid w:val="001410CD"/>
    <w:rsid w:val="0014157A"/>
    <w:rsid w:val="00141FDA"/>
    <w:rsid w:val="00142404"/>
    <w:rsid w:val="00142945"/>
    <w:rsid w:val="001429F4"/>
    <w:rsid w:val="0014430F"/>
    <w:rsid w:val="00145842"/>
    <w:rsid w:val="00147878"/>
    <w:rsid w:val="001504D2"/>
    <w:rsid w:val="00151992"/>
    <w:rsid w:val="00151EBA"/>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151"/>
    <w:rsid w:val="00173A95"/>
    <w:rsid w:val="00175845"/>
    <w:rsid w:val="00175D27"/>
    <w:rsid w:val="001760FB"/>
    <w:rsid w:val="00176325"/>
    <w:rsid w:val="0017705E"/>
    <w:rsid w:val="00177A8E"/>
    <w:rsid w:val="00177E71"/>
    <w:rsid w:val="00177F29"/>
    <w:rsid w:val="00180C15"/>
    <w:rsid w:val="00181EBA"/>
    <w:rsid w:val="001820E2"/>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DA8"/>
    <w:rsid w:val="001A6EA1"/>
    <w:rsid w:val="001A74A2"/>
    <w:rsid w:val="001B0737"/>
    <w:rsid w:val="001B0904"/>
    <w:rsid w:val="001B103D"/>
    <w:rsid w:val="001B122A"/>
    <w:rsid w:val="001B1861"/>
    <w:rsid w:val="001B332E"/>
    <w:rsid w:val="001B3EDB"/>
    <w:rsid w:val="001B3F90"/>
    <w:rsid w:val="001B46DC"/>
    <w:rsid w:val="001B6814"/>
    <w:rsid w:val="001B70A0"/>
    <w:rsid w:val="001B77EA"/>
    <w:rsid w:val="001B7EC2"/>
    <w:rsid w:val="001C0365"/>
    <w:rsid w:val="001C04D5"/>
    <w:rsid w:val="001C2072"/>
    <w:rsid w:val="001C22FB"/>
    <w:rsid w:val="001C2799"/>
    <w:rsid w:val="001C2E6E"/>
    <w:rsid w:val="001C33F4"/>
    <w:rsid w:val="001C3C06"/>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4D2"/>
    <w:rsid w:val="001E5A8C"/>
    <w:rsid w:val="001E5D06"/>
    <w:rsid w:val="001E6553"/>
    <w:rsid w:val="001E759C"/>
    <w:rsid w:val="001E79B7"/>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B4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1C8"/>
    <w:rsid w:val="0024557E"/>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CEC"/>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5EC"/>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5A13"/>
    <w:rsid w:val="002C6819"/>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902"/>
    <w:rsid w:val="002F27E1"/>
    <w:rsid w:val="002F2AE6"/>
    <w:rsid w:val="002F31C1"/>
    <w:rsid w:val="002F3708"/>
    <w:rsid w:val="002F3BE6"/>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1ED8"/>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4EC"/>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27D"/>
    <w:rsid w:val="003D4C7B"/>
    <w:rsid w:val="003D5043"/>
    <w:rsid w:val="003D5257"/>
    <w:rsid w:val="003D7780"/>
    <w:rsid w:val="003E057F"/>
    <w:rsid w:val="003E0877"/>
    <w:rsid w:val="003E120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0CF"/>
    <w:rsid w:val="00405320"/>
    <w:rsid w:val="0040538A"/>
    <w:rsid w:val="00405FBE"/>
    <w:rsid w:val="0040644B"/>
    <w:rsid w:val="004074EB"/>
    <w:rsid w:val="004079C7"/>
    <w:rsid w:val="00410567"/>
    <w:rsid w:val="00412BC8"/>
    <w:rsid w:val="00414079"/>
    <w:rsid w:val="0041482D"/>
    <w:rsid w:val="00414EFE"/>
    <w:rsid w:val="00415113"/>
    <w:rsid w:val="00415786"/>
    <w:rsid w:val="00417186"/>
    <w:rsid w:val="00417CFC"/>
    <w:rsid w:val="004201F0"/>
    <w:rsid w:val="004209CF"/>
    <w:rsid w:val="004215E5"/>
    <w:rsid w:val="0042175C"/>
    <w:rsid w:val="00421CA1"/>
    <w:rsid w:val="004230F9"/>
    <w:rsid w:val="004243E3"/>
    <w:rsid w:val="004250FF"/>
    <w:rsid w:val="004269BE"/>
    <w:rsid w:val="00427EC4"/>
    <w:rsid w:val="004306D0"/>
    <w:rsid w:val="00431393"/>
    <w:rsid w:val="004313B8"/>
    <w:rsid w:val="004318EB"/>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4B0C"/>
    <w:rsid w:val="004567B5"/>
    <w:rsid w:val="00456B4F"/>
    <w:rsid w:val="00457587"/>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A0096"/>
    <w:rsid w:val="004A05B5"/>
    <w:rsid w:val="004A11CD"/>
    <w:rsid w:val="004A412C"/>
    <w:rsid w:val="004A4198"/>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0E17"/>
    <w:rsid w:val="004C1992"/>
    <w:rsid w:val="004C27A2"/>
    <w:rsid w:val="004C3383"/>
    <w:rsid w:val="004C3D45"/>
    <w:rsid w:val="004C46A4"/>
    <w:rsid w:val="004C58D7"/>
    <w:rsid w:val="004C5AEE"/>
    <w:rsid w:val="004C6C15"/>
    <w:rsid w:val="004C75E2"/>
    <w:rsid w:val="004C7DF9"/>
    <w:rsid w:val="004D02DE"/>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398F"/>
    <w:rsid w:val="00504CB3"/>
    <w:rsid w:val="00504E47"/>
    <w:rsid w:val="00505257"/>
    <w:rsid w:val="005057F7"/>
    <w:rsid w:val="00506E75"/>
    <w:rsid w:val="005105F8"/>
    <w:rsid w:val="00510C96"/>
    <w:rsid w:val="00511F46"/>
    <w:rsid w:val="005138C0"/>
    <w:rsid w:val="00513926"/>
    <w:rsid w:val="00514DA9"/>
    <w:rsid w:val="00515791"/>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14CF"/>
    <w:rsid w:val="005317D4"/>
    <w:rsid w:val="00531C1E"/>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7E0"/>
    <w:rsid w:val="00560BD4"/>
    <w:rsid w:val="00561B5B"/>
    <w:rsid w:val="00561EB0"/>
    <w:rsid w:val="00562266"/>
    <w:rsid w:val="005622C3"/>
    <w:rsid w:val="005624D1"/>
    <w:rsid w:val="00563294"/>
    <w:rsid w:val="00563415"/>
    <w:rsid w:val="00563755"/>
    <w:rsid w:val="00563A63"/>
    <w:rsid w:val="00564330"/>
    <w:rsid w:val="00564B1B"/>
    <w:rsid w:val="00565D1D"/>
    <w:rsid w:val="00566C69"/>
    <w:rsid w:val="00567277"/>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3E4E"/>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1380"/>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4684A"/>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22AD"/>
    <w:rsid w:val="00682510"/>
    <w:rsid w:val="006825FE"/>
    <w:rsid w:val="00682835"/>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41AD"/>
    <w:rsid w:val="006943BC"/>
    <w:rsid w:val="00694C2C"/>
    <w:rsid w:val="00694E8A"/>
    <w:rsid w:val="00695A7B"/>
    <w:rsid w:val="006A03F4"/>
    <w:rsid w:val="006A05B2"/>
    <w:rsid w:val="006A113D"/>
    <w:rsid w:val="006A158D"/>
    <w:rsid w:val="006A1D56"/>
    <w:rsid w:val="006A2027"/>
    <w:rsid w:val="006A23F5"/>
    <w:rsid w:val="006A3A46"/>
    <w:rsid w:val="006A6238"/>
    <w:rsid w:val="006A6D6A"/>
    <w:rsid w:val="006A7EBD"/>
    <w:rsid w:val="006B0258"/>
    <w:rsid w:val="006B280C"/>
    <w:rsid w:val="006B4B1A"/>
    <w:rsid w:val="006B4D19"/>
    <w:rsid w:val="006B4D7D"/>
    <w:rsid w:val="006B67B7"/>
    <w:rsid w:val="006B76A1"/>
    <w:rsid w:val="006B7D31"/>
    <w:rsid w:val="006B7F7A"/>
    <w:rsid w:val="006C0FD4"/>
    <w:rsid w:val="006C1001"/>
    <w:rsid w:val="006C1E97"/>
    <w:rsid w:val="006C27E6"/>
    <w:rsid w:val="006C2A87"/>
    <w:rsid w:val="006C3B4D"/>
    <w:rsid w:val="006C45D8"/>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13B"/>
    <w:rsid w:val="0070559A"/>
    <w:rsid w:val="0070593E"/>
    <w:rsid w:val="00705CB9"/>
    <w:rsid w:val="007068D1"/>
    <w:rsid w:val="007072B6"/>
    <w:rsid w:val="007079F9"/>
    <w:rsid w:val="007108E4"/>
    <w:rsid w:val="007112BE"/>
    <w:rsid w:val="00711CA1"/>
    <w:rsid w:val="0071257D"/>
    <w:rsid w:val="00713666"/>
    <w:rsid w:val="00713AA8"/>
    <w:rsid w:val="00714DA7"/>
    <w:rsid w:val="007150E2"/>
    <w:rsid w:val="00715E10"/>
    <w:rsid w:val="00716B73"/>
    <w:rsid w:val="00716C72"/>
    <w:rsid w:val="00717599"/>
    <w:rsid w:val="00717925"/>
    <w:rsid w:val="00717B42"/>
    <w:rsid w:val="00717F79"/>
    <w:rsid w:val="00722277"/>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5462"/>
    <w:rsid w:val="0074639E"/>
    <w:rsid w:val="00746A34"/>
    <w:rsid w:val="00746ACC"/>
    <w:rsid w:val="007502B6"/>
    <w:rsid w:val="007503F0"/>
    <w:rsid w:val="00750658"/>
    <w:rsid w:val="00750723"/>
    <w:rsid w:val="00750F10"/>
    <w:rsid w:val="0075178D"/>
    <w:rsid w:val="00751C22"/>
    <w:rsid w:val="00751D86"/>
    <w:rsid w:val="00751EEC"/>
    <w:rsid w:val="00752CEE"/>
    <w:rsid w:val="0075327A"/>
    <w:rsid w:val="00754CEC"/>
    <w:rsid w:val="00755FA7"/>
    <w:rsid w:val="00756082"/>
    <w:rsid w:val="007560EB"/>
    <w:rsid w:val="007604A5"/>
    <w:rsid w:val="00760E9F"/>
    <w:rsid w:val="007613DB"/>
    <w:rsid w:val="00761764"/>
    <w:rsid w:val="00762609"/>
    <w:rsid w:val="007627B8"/>
    <w:rsid w:val="00762AB0"/>
    <w:rsid w:val="007635AF"/>
    <w:rsid w:val="007641CD"/>
    <w:rsid w:val="00764D94"/>
    <w:rsid w:val="00765E49"/>
    <w:rsid w:val="00766A27"/>
    <w:rsid w:val="00766A9C"/>
    <w:rsid w:val="0076765B"/>
    <w:rsid w:val="00767D63"/>
    <w:rsid w:val="007700F0"/>
    <w:rsid w:val="00770D39"/>
    <w:rsid w:val="0077186C"/>
    <w:rsid w:val="00771950"/>
    <w:rsid w:val="00771C50"/>
    <w:rsid w:val="007720EE"/>
    <w:rsid w:val="00772D17"/>
    <w:rsid w:val="00773068"/>
    <w:rsid w:val="00774A3D"/>
    <w:rsid w:val="00774F7E"/>
    <w:rsid w:val="0077580C"/>
    <w:rsid w:val="00775B7B"/>
    <w:rsid w:val="00775E14"/>
    <w:rsid w:val="0077726A"/>
    <w:rsid w:val="007775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3E6B"/>
    <w:rsid w:val="007A43B5"/>
    <w:rsid w:val="007A5898"/>
    <w:rsid w:val="007A5AD4"/>
    <w:rsid w:val="007A5BBC"/>
    <w:rsid w:val="007A5BC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7F7870"/>
    <w:rsid w:val="00801A98"/>
    <w:rsid w:val="008029F2"/>
    <w:rsid w:val="00803152"/>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1A3A"/>
    <w:rsid w:val="00831F9E"/>
    <w:rsid w:val="00832709"/>
    <w:rsid w:val="00834C53"/>
    <w:rsid w:val="0083503E"/>
    <w:rsid w:val="008358B4"/>
    <w:rsid w:val="00835A79"/>
    <w:rsid w:val="00840506"/>
    <w:rsid w:val="0084145C"/>
    <w:rsid w:val="00841571"/>
    <w:rsid w:val="0084176A"/>
    <w:rsid w:val="00841CC4"/>
    <w:rsid w:val="00841E62"/>
    <w:rsid w:val="008421CE"/>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67217"/>
    <w:rsid w:val="008712CB"/>
    <w:rsid w:val="008712F3"/>
    <w:rsid w:val="00872B0C"/>
    <w:rsid w:val="00872B88"/>
    <w:rsid w:val="00872EF0"/>
    <w:rsid w:val="00873701"/>
    <w:rsid w:val="0087541A"/>
    <w:rsid w:val="00875EE5"/>
    <w:rsid w:val="00876513"/>
    <w:rsid w:val="00876D65"/>
    <w:rsid w:val="008772A4"/>
    <w:rsid w:val="008775FD"/>
    <w:rsid w:val="008801B5"/>
    <w:rsid w:val="00880A48"/>
    <w:rsid w:val="00883BFA"/>
    <w:rsid w:val="00883C1A"/>
    <w:rsid w:val="00883C9C"/>
    <w:rsid w:val="008847DD"/>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2BAB"/>
    <w:rsid w:val="008A398F"/>
    <w:rsid w:val="008A50C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5173"/>
    <w:rsid w:val="008C6DF1"/>
    <w:rsid w:val="008C76B7"/>
    <w:rsid w:val="008D1487"/>
    <w:rsid w:val="008D148B"/>
    <w:rsid w:val="008D2B4D"/>
    <w:rsid w:val="008D3363"/>
    <w:rsid w:val="008D3478"/>
    <w:rsid w:val="008D4031"/>
    <w:rsid w:val="008D412C"/>
    <w:rsid w:val="008D4F6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02B"/>
    <w:rsid w:val="008F615E"/>
    <w:rsid w:val="008F67B8"/>
    <w:rsid w:val="008F774C"/>
    <w:rsid w:val="0090054E"/>
    <w:rsid w:val="00900F68"/>
    <w:rsid w:val="009013A2"/>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5BF8"/>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35C2"/>
    <w:rsid w:val="00933E4A"/>
    <w:rsid w:val="00933EF5"/>
    <w:rsid w:val="0093412C"/>
    <w:rsid w:val="00934D31"/>
    <w:rsid w:val="009359AB"/>
    <w:rsid w:val="00936505"/>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1FCC"/>
    <w:rsid w:val="00972717"/>
    <w:rsid w:val="0097316A"/>
    <w:rsid w:val="00973A9E"/>
    <w:rsid w:val="00975FFD"/>
    <w:rsid w:val="0097614E"/>
    <w:rsid w:val="009765DE"/>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8F"/>
    <w:rsid w:val="00992F14"/>
    <w:rsid w:val="00992FD9"/>
    <w:rsid w:val="00993139"/>
    <w:rsid w:val="00993560"/>
    <w:rsid w:val="00993730"/>
    <w:rsid w:val="0099445A"/>
    <w:rsid w:val="00995248"/>
    <w:rsid w:val="009961FB"/>
    <w:rsid w:val="0099765D"/>
    <w:rsid w:val="009A0221"/>
    <w:rsid w:val="009A277A"/>
    <w:rsid w:val="009A2A63"/>
    <w:rsid w:val="009A329B"/>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57D"/>
    <w:rsid w:val="009C7F51"/>
    <w:rsid w:val="009D0E63"/>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678D"/>
    <w:rsid w:val="009E6EF0"/>
    <w:rsid w:val="009E79F9"/>
    <w:rsid w:val="009F0260"/>
    <w:rsid w:val="009F1121"/>
    <w:rsid w:val="009F2497"/>
    <w:rsid w:val="009F2D99"/>
    <w:rsid w:val="009F4161"/>
    <w:rsid w:val="009F4733"/>
    <w:rsid w:val="009F4F68"/>
    <w:rsid w:val="009F50EB"/>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47F0"/>
    <w:rsid w:val="00A35DB7"/>
    <w:rsid w:val="00A3674B"/>
    <w:rsid w:val="00A36F97"/>
    <w:rsid w:val="00A4023D"/>
    <w:rsid w:val="00A40812"/>
    <w:rsid w:val="00A40B7A"/>
    <w:rsid w:val="00A41305"/>
    <w:rsid w:val="00A414E5"/>
    <w:rsid w:val="00A41C9C"/>
    <w:rsid w:val="00A41F77"/>
    <w:rsid w:val="00A42668"/>
    <w:rsid w:val="00A43219"/>
    <w:rsid w:val="00A43430"/>
    <w:rsid w:val="00A43AC2"/>
    <w:rsid w:val="00A4417A"/>
    <w:rsid w:val="00A443FC"/>
    <w:rsid w:val="00A44FA4"/>
    <w:rsid w:val="00A4533D"/>
    <w:rsid w:val="00A46471"/>
    <w:rsid w:val="00A4684F"/>
    <w:rsid w:val="00A46D11"/>
    <w:rsid w:val="00A47155"/>
    <w:rsid w:val="00A4761F"/>
    <w:rsid w:val="00A47782"/>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12C3"/>
    <w:rsid w:val="00A81685"/>
    <w:rsid w:val="00A824F5"/>
    <w:rsid w:val="00A836C3"/>
    <w:rsid w:val="00A83A6A"/>
    <w:rsid w:val="00A83CC3"/>
    <w:rsid w:val="00A84099"/>
    <w:rsid w:val="00A84D3A"/>
    <w:rsid w:val="00A85981"/>
    <w:rsid w:val="00A85FBC"/>
    <w:rsid w:val="00A863CC"/>
    <w:rsid w:val="00A914EE"/>
    <w:rsid w:val="00A92244"/>
    <w:rsid w:val="00A92717"/>
    <w:rsid w:val="00A92976"/>
    <w:rsid w:val="00A92BF8"/>
    <w:rsid w:val="00A92F9A"/>
    <w:rsid w:val="00A944B6"/>
    <w:rsid w:val="00A9489B"/>
    <w:rsid w:val="00A94B74"/>
    <w:rsid w:val="00A94DD3"/>
    <w:rsid w:val="00A95E01"/>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5E"/>
    <w:rsid w:val="00AE4E82"/>
    <w:rsid w:val="00AE6672"/>
    <w:rsid w:val="00AF0EE7"/>
    <w:rsid w:val="00AF13B8"/>
    <w:rsid w:val="00AF166C"/>
    <w:rsid w:val="00AF19D2"/>
    <w:rsid w:val="00AF1CB6"/>
    <w:rsid w:val="00AF1F4D"/>
    <w:rsid w:val="00AF4EFC"/>
    <w:rsid w:val="00AF5903"/>
    <w:rsid w:val="00AF5C4D"/>
    <w:rsid w:val="00AF617B"/>
    <w:rsid w:val="00AF6732"/>
    <w:rsid w:val="00AF6DDB"/>
    <w:rsid w:val="00AF6F9D"/>
    <w:rsid w:val="00AF721E"/>
    <w:rsid w:val="00B027AD"/>
    <w:rsid w:val="00B02FA4"/>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4E8"/>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6617"/>
    <w:rsid w:val="00B3719A"/>
    <w:rsid w:val="00B40224"/>
    <w:rsid w:val="00B40842"/>
    <w:rsid w:val="00B41474"/>
    <w:rsid w:val="00B41609"/>
    <w:rsid w:val="00B44909"/>
    <w:rsid w:val="00B44E1E"/>
    <w:rsid w:val="00B4575F"/>
    <w:rsid w:val="00B4779B"/>
    <w:rsid w:val="00B47D6F"/>
    <w:rsid w:val="00B50176"/>
    <w:rsid w:val="00B50CE7"/>
    <w:rsid w:val="00B51030"/>
    <w:rsid w:val="00B52797"/>
    <w:rsid w:val="00B528AF"/>
    <w:rsid w:val="00B5315A"/>
    <w:rsid w:val="00B5422A"/>
    <w:rsid w:val="00B5481E"/>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5AC6"/>
    <w:rsid w:val="00B8617A"/>
    <w:rsid w:val="00B86420"/>
    <w:rsid w:val="00B86535"/>
    <w:rsid w:val="00B86F02"/>
    <w:rsid w:val="00B90265"/>
    <w:rsid w:val="00B903C8"/>
    <w:rsid w:val="00B905EE"/>
    <w:rsid w:val="00B92DA1"/>
    <w:rsid w:val="00B94ABA"/>
    <w:rsid w:val="00B95114"/>
    <w:rsid w:val="00B95C51"/>
    <w:rsid w:val="00B95F38"/>
    <w:rsid w:val="00B963AE"/>
    <w:rsid w:val="00B9664C"/>
    <w:rsid w:val="00B9796C"/>
    <w:rsid w:val="00BA0F76"/>
    <w:rsid w:val="00BA178F"/>
    <w:rsid w:val="00BA207B"/>
    <w:rsid w:val="00BA2269"/>
    <w:rsid w:val="00BA22E1"/>
    <w:rsid w:val="00BA28BB"/>
    <w:rsid w:val="00BA3B32"/>
    <w:rsid w:val="00BA3B7F"/>
    <w:rsid w:val="00BA423A"/>
    <w:rsid w:val="00BA489F"/>
    <w:rsid w:val="00BA6842"/>
    <w:rsid w:val="00BA6C71"/>
    <w:rsid w:val="00BA6D7B"/>
    <w:rsid w:val="00BA70AB"/>
    <w:rsid w:val="00BA77BB"/>
    <w:rsid w:val="00BA7988"/>
    <w:rsid w:val="00BA7BDB"/>
    <w:rsid w:val="00BA7ED6"/>
    <w:rsid w:val="00BB0030"/>
    <w:rsid w:val="00BB0D1F"/>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2FF"/>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0465"/>
    <w:rsid w:val="00C0125E"/>
    <w:rsid w:val="00C025C4"/>
    <w:rsid w:val="00C02E94"/>
    <w:rsid w:val="00C0334F"/>
    <w:rsid w:val="00C03394"/>
    <w:rsid w:val="00C034D0"/>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0E8A"/>
    <w:rsid w:val="00C22A4D"/>
    <w:rsid w:val="00C22C3B"/>
    <w:rsid w:val="00C23268"/>
    <w:rsid w:val="00C244E6"/>
    <w:rsid w:val="00C2455A"/>
    <w:rsid w:val="00C24AE9"/>
    <w:rsid w:val="00C2620F"/>
    <w:rsid w:val="00C26A4D"/>
    <w:rsid w:val="00C278BD"/>
    <w:rsid w:val="00C27CB3"/>
    <w:rsid w:val="00C305EB"/>
    <w:rsid w:val="00C30D6E"/>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392E"/>
    <w:rsid w:val="00C53E6D"/>
    <w:rsid w:val="00C5549B"/>
    <w:rsid w:val="00C55998"/>
    <w:rsid w:val="00C55BA3"/>
    <w:rsid w:val="00C56065"/>
    <w:rsid w:val="00C5636B"/>
    <w:rsid w:val="00C56564"/>
    <w:rsid w:val="00C56866"/>
    <w:rsid w:val="00C57018"/>
    <w:rsid w:val="00C57936"/>
    <w:rsid w:val="00C601B8"/>
    <w:rsid w:val="00C61EC1"/>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17E"/>
    <w:rsid w:val="00CA286F"/>
    <w:rsid w:val="00CA299E"/>
    <w:rsid w:val="00CA2FD9"/>
    <w:rsid w:val="00CA351E"/>
    <w:rsid w:val="00CA3FA9"/>
    <w:rsid w:val="00CA4346"/>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0606"/>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275A"/>
    <w:rsid w:val="00CE3708"/>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899"/>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FFF"/>
    <w:rsid w:val="00D33D45"/>
    <w:rsid w:val="00D346C6"/>
    <w:rsid w:val="00D349BF"/>
    <w:rsid w:val="00D34FA5"/>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C04"/>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0C57"/>
    <w:rsid w:val="00D9113B"/>
    <w:rsid w:val="00D91984"/>
    <w:rsid w:val="00D92323"/>
    <w:rsid w:val="00D92E45"/>
    <w:rsid w:val="00D93136"/>
    <w:rsid w:val="00D93C2E"/>
    <w:rsid w:val="00D9468B"/>
    <w:rsid w:val="00D94856"/>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CBC"/>
    <w:rsid w:val="00DA2D3B"/>
    <w:rsid w:val="00DA31C7"/>
    <w:rsid w:val="00DA394C"/>
    <w:rsid w:val="00DA4426"/>
    <w:rsid w:val="00DA5F77"/>
    <w:rsid w:val="00DA6142"/>
    <w:rsid w:val="00DA6217"/>
    <w:rsid w:val="00DA75AE"/>
    <w:rsid w:val="00DB11DA"/>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C36"/>
    <w:rsid w:val="00DE13CA"/>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1ED"/>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64C"/>
    <w:rsid w:val="00E30ACE"/>
    <w:rsid w:val="00E32019"/>
    <w:rsid w:val="00E32107"/>
    <w:rsid w:val="00E33562"/>
    <w:rsid w:val="00E3447A"/>
    <w:rsid w:val="00E34BC8"/>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2858"/>
    <w:rsid w:val="00E530AC"/>
    <w:rsid w:val="00E53E74"/>
    <w:rsid w:val="00E545CF"/>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4A60"/>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4824"/>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97B8B"/>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289D"/>
    <w:rsid w:val="00EC318A"/>
    <w:rsid w:val="00EC35C9"/>
    <w:rsid w:val="00EC4172"/>
    <w:rsid w:val="00EC4678"/>
    <w:rsid w:val="00EC470A"/>
    <w:rsid w:val="00EC4D9F"/>
    <w:rsid w:val="00EC5692"/>
    <w:rsid w:val="00EC6E5B"/>
    <w:rsid w:val="00EC79B9"/>
    <w:rsid w:val="00EC7C93"/>
    <w:rsid w:val="00ED0801"/>
    <w:rsid w:val="00ED0CB9"/>
    <w:rsid w:val="00ED2AAF"/>
    <w:rsid w:val="00ED432F"/>
    <w:rsid w:val="00ED4FD3"/>
    <w:rsid w:val="00ED5179"/>
    <w:rsid w:val="00ED5970"/>
    <w:rsid w:val="00ED5DE3"/>
    <w:rsid w:val="00ED658E"/>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AAF"/>
    <w:rsid w:val="00F45D4C"/>
    <w:rsid w:val="00F45F29"/>
    <w:rsid w:val="00F46DE2"/>
    <w:rsid w:val="00F47998"/>
    <w:rsid w:val="00F47BBD"/>
    <w:rsid w:val="00F50457"/>
    <w:rsid w:val="00F504D0"/>
    <w:rsid w:val="00F5071A"/>
    <w:rsid w:val="00F507C0"/>
    <w:rsid w:val="00F5096A"/>
    <w:rsid w:val="00F50B13"/>
    <w:rsid w:val="00F525FA"/>
    <w:rsid w:val="00F52BCC"/>
    <w:rsid w:val="00F5377C"/>
    <w:rsid w:val="00F540D9"/>
    <w:rsid w:val="00F55297"/>
    <w:rsid w:val="00F5696D"/>
    <w:rsid w:val="00F573EF"/>
    <w:rsid w:val="00F60479"/>
    <w:rsid w:val="00F60D2F"/>
    <w:rsid w:val="00F614F1"/>
    <w:rsid w:val="00F62139"/>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0051"/>
    <w:rsid w:val="00F7093F"/>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3677"/>
    <w:rsid w:val="00F854BF"/>
    <w:rsid w:val="00F8601E"/>
    <w:rsid w:val="00F8627C"/>
    <w:rsid w:val="00F90B99"/>
    <w:rsid w:val="00F92C52"/>
    <w:rsid w:val="00F92C8A"/>
    <w:rsid w:val="00F92EFD"/>
    <w:rsid w:val="00F9303D"/>
    <w:rsid w:val="00F9346F"/>
    <w:rsid w:val="00F94015"/>
    <w:rsid w:val="00F94B85"/>
    <w:rsid w:val="00F954D3"/>
    <w:rsid w:val="00F96909"/>
    <w:rsid w:val="00F9702A"/>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509A"/>
    <w:rsid w:val="00FE5CD0"/>
    <w:rsid w:val="00FE71DC"/>
    <w:rsid w:val="00FE73FB"/>
    <w:rsid w:val="00FE7CA4"/>
    <w:rsid w:val="00FF0418"/>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1734255">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075702">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rcid.org/0000-0003-4817-0423" TargetMode="External"/><Relationship Id="rId18" Type="http://schemas.openxmlformats.org/officeDocument/2006/relationships/image" Target="media/image2.png"/><Relationship Id="rId26" Type="http://schemas.openxmlformats.org/officeDocument/2006/relationships/image" Target="media/image7.sv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hyperlink" Target="https://maps.gov.bc.ca/ess/hm/imap4m"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sv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yperlink" Target="https://doi.org/10.5061/dryad.r7sqv9sh8"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github.com/stefanielane/CommunityStability.git"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5.png"/><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82ACD7-39D9-4955-8476-BB451C718FA6}">
  <ds:schemaRefs>
    <ds:schemaRef ds:uri="http://schemas.openxmlformats.org/officeDocument/2006/bibliography"/>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Pages>
  <Words>11688</Words>
  <Characters>66627</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24</cp:revision>
  <cp:lastPrinted>2022-07-07T18:52:00Z</cp:lastPrinted>
  <dcterms:created xsi:type="dcterms:W3CDTF">2023-02-13T17:41:00Z</dcterms:created>
  <dcterms:modified xsi:type="dcterms:W3CDTF">2023-09-12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0"&gt;&lt;session id="2ettxLBm"/&gt;&lt;style id="http://www.zotero.org/styles/apa" locale="en-US" hasBibliography="1" bibliographyStyleHasBeenSet="1"/&gt;&lt;prefs&gt;&lt;pref name="fieldType" value="Field"/&gt;&lt;/prefs&gt;&lt;/data&gt;</vt:lpwstr>
  </property>
</Properties>
</file>